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F74E8" w14:textId="362EF4AC" w:rsidR="00AA5CE2" w:rsidRPr="00AB35B1" w:rsidRDefault="00AB35B1" w:rsidP="00660B24">
      <w:pPr>
        <w:pStyle w:val="Heading2"/>
      </w:pPr>
      <w:r w:rsidRPr="00AB35B1">
        <w:t>ARTICLE TITLE</w:t>
      </w:r>
    </w:p>
    <w:p w14:paraId="20B3DB68" w14:textId="241C9C74" w:rsidR="00D227DE" w:rsidRPr="00D95408" w:rsidRDefault="00D95408" w:rsidP="00D95408">
      <w:pPr>
        <w:spacing w:line="480" w:lineRule="auto"/>
      </w:pPr>
      <w:r>
        <w:t xml:space="preserve">Transgenerational plasticity in response to water limitation leads to maladaptation in </w:t>
      </w:r>
      <w:r>
        <w:rPr>
          <w:i/>
          <w:iCs/>
        </w:rPr>
        <w:t>Plantago patagonica</w:t>
      </w:r>
      <w:r>
        <w:t>, an arid-adapted annual plant.</w:t>
      </w:r>
    </w:p>
    <w:p w14:paraId="40503CBC" w14:textId="3C63C229" w:rsidR="007B7E8D" w:rsidRPr="00660B24" w:rsidRDefault="007B7E8D" w:rsidP="00D95408">
      <w:pPr>
        <w:pStyle w:val="ListParagraph"/>
        <w:spacing w:line="480" w:lineRule="auto"/>
        <w:rPr>
          <w:rFonts w:ascii="Times New Roman" w:hAnsi="Times New Roman" w:cs="Times New Roman"/>
          <w:sz w:val="24"/>
          <w:szCs w:val="24"/>
        </w:rPr>
      </w:pPr>
    </w:p>
    <w:p w14:paraId="446878B1" w14:textId="3922F4C1" w:rsidR="00D227DE" w:rsidRPr="00660B24" w:rsidRDefault="00D227DE" w:rsidP="00660B24">
      <w:pPr>
        <w:spacing w:line="480" w:lineRule="auto"/>
        <w:rPr>
          <w:color w:val="000000" w:themeColor="text1"/>
          <w:vertAlign w:val="superscript"/>
        </w:rPr>
      </w:pPr>
      <w:r w:rsidRPr="00D227DE">
        <w:rPr>
          <w:b/>
          <w:bCs/>
          <w:color w:val="000000" w:themeColor="text1"/>
        </w:rPr>
        <w:t>Author Names</w:t>
      </w:r>
      <w:r>
        <w:rPr>
          <w:color w:val="000000" w:themeColor="text1"/>
        </w:rPr>
        <w:t xml:space="preserve">: </w:t>
      </w:r>
      <w:r w:rsidR="007B7E8D" w:rsidRPr="000A1D35">
        <w:rPr>
          <w:color w:val="000000" w:themeColor="text1"/>
        </w:rPr>
        <w:t>Madeleine Wallace</w:t>
      </w:r>
      <w:r w:rsidR="007B7E8D">
        <w:rPr>
          <w:color w:val="000000" w:themeColor="text1"/>
        </w:rPr>
        <w:t xml:space="preserve"> </w:t>
      </w:r>
      <w:r w:rsidR="007B7E8D" w:rsidRPr="000A1D35">
        <w:rPr>
          <w:color w:val="000000" w:themeColor="text1"/>
          <w:vertAlign w:val="superscript"/>
        </w:rPr>
        <w:t>1</w:t>
      </w:r>
      <w:r w:rsidR="007B7E8D">
        <w:rPr>
          <w:color w:val="000000" w:themeColor="text1"/>
          <w:vertAlign w:val="superscript"/>
        </w:rPr>
        <w:t>,2</w:t>
      </w:r>
      <w:r w:rsidR="007B7E8D">
        <w:rPr>
          <w:color w:val="000000" w:themeColor="text1"/>
        </w:rPr>
        <w:t xml:space="preserve">, </w:t>
      </w:r>
      <w:r w:rsidR="007B7E8D" w:rsidRPr="000A1D35">
        <w:rPr>
          <w:color w:val="000000" w:themeColor="text1"/>
        </w:rPr>
        <w:t xml:space="preserve">Rachel </w:t>
      </w:r>
      <w:r w:rsidR="007B7E8D">
        <w:rPr>
          <w:color w:val="000000" w:themeColor="text1"/>
        </w:rPr>
        <w:t xml:space="preserve">M. </w:t>
      </w:r>
      <w:r w:rsidR="007B7E8D" w:rsidRPr="000A1D35">
        <w:rPr>
          <w:color w:val="000000" w:themeColor="text1"/>
        </w:rPr>
        <w:t>Mitchell</w:t>
      </w:r>
      <w:r w:rsidR="007B7E8D">
        <w:rPr>
          <w:color w:val="000000" w:themeColor="text1"/>
        </w:rPr>
        <w:t xml:space="preserve"> </w:t>
      </w:r>
      <w:r w:rsidR="007B7E8D" w:rsidRPr="000A1D35">
        <w:rPr>
          <w:color w:val="000000" w:themeColor="text1"/>
          <w:vertAlign w:val="superscript"/>
        </w:rPr>
        <w:t>1</w:t>
      </w:r>
    </w:p>
    <w:p w14:paraId="1EF628AB" w14:textId="74526B88" w:rsidR="00D227DE" w:rsidRPr="00660B24" w:rsidRDefault="00D227DE" w:rsidP="00660B24">
      <w:pPr>
        <w:spacing w:line="480" w:lineRule="auto"/>
        <w:rPr>
          <w:color w:val="000000" w:themeColor="text1"/>
        </w:rPr>
      </w:pPr>
      <w:r w:rsidRPr="00D227DE">
        <w:rPr>
          <w:b/>
          <w:bCs/>
          <w:color w:val="000000" w:themeColor="text1"/>
        </w:rPr>
        <w:t>Affiliations:</w:t>
      </w:r>
      <w:r>
        <w:rPr>
          <w:color w:val="000000" w:themeColor="text1"/>
        </w:rPr>
        <w:t xml:space="preserve"> </w:t>
      </w:r>
      <w:r w:rsidR="007B7E8D" w:rsidRPr="000A1D35">
        <w:rPr>
          <w:color w:val="000000" w:themeColor="text1"/>
          <w:vertAlign w:val="superscript"/>
        </w:rPr>
        <w:t>1</w:t>
      </w:r>
      <w:r w:rsidR="007B7E8D" w:rsidRPr="000A1D35">
        <w:rPr>
          <w:color w:val="000000" w:themeColor="text1"/>
        </w:rPr>
        <w:t xml:space="preserve"> School of Natural Resources and the Environment, University of Arizona, Tucson, AZ, 85721</w:t>
      </w:r>
    </w:p>
    <w:p w14:paraId="6C4BB3B8" w14:textId="7666E035" w:rsidR="007B7E8D" w:rsidRDefault="007B7E8D" w:rsidP="00660B24">
      <w:pPr>
        <w:spacing w:line="480" w:lineRule="auto"/>
      </w:pPr>
      <w:r w:rsidRPr="007B7E8D">
        <w:rPr>
          <w:vertAlign w:val="superscript"/>
        </w:rPr>
        <w:t>2</w:t>
      </w:r>
      <w:r>
        <w:rPr>
          <w:vertAlign w:val="superscript"/>
        </w:rPr>
        <w:t xml:space="preserve"> </w:t>
      </w:r>
      <w:r w:rsidRPr="00D227DE">
        <w:rPr>
          <w:b/>
          <w:bCs/>
        </w:rPr>
        <w:t>Corresponding author</w:t>
      </w:r>
      <w:r>
        <w:t>:</w:t>
      </w:r>
      <w:r w:rsidRPr="007B7E8D">
        <w:rPr>
          <w:vertAlign w:val="superscript"/>
        </w:rPr>
        <w:t xml:space="preserve"> </w:t>
      </w:r>
      <w:hyperlink r:id="rId8" w:history="1">
        <w:r w:rsidRPr="00CF141B">
          <w:rPr>
            <w:rStyle w:val="Hyperlink"/>
          </w:rPr>
          <w:t>maddiewallace@arizona.edu</w:t>
        </w:r>
      </w:hyperlink>
    </w:p>
    <w:p w14:paraId="368AD07D" w14:textId="77777777" w:rsidR="007B7E8D" w:rsidRDefault="007B7E8D" w:rsidP="00660B24">
      <w:pPr>
        <w:spacing w:line="480" w:lineRule="auto"/>
        <w:rPr>
          <w:b/>
          <w:bCs/>
        </w:rPr>
      </w:pPr>
    </w:p>
    <w:p w14:paraId="3639D570" w14:textId="77777777" w:rsidR="007B7E8D" w:rsidRDefault="007B7E8D" w:rsidP="00660B24">
      <w:pPr>
        <w:spacing w:line="480" w:lineRule="auto"/>
        <w:rPr>
          <w:b/>
          <w:bCs/>
        </w:rPr>
      </w:pPr>
    </w:p>
    <w:p w14:paraId="4DD24138" w14:textId="77777777" w:rsidR="00D95408" w:rsidRDefault="00D95408" w:rsidP="00660B24">
      <w:pPr>
        <w:spacing w:line="480" w:lineRule="auto"/>
        <w:rPr>
          <w:b/>
          <w:bCs/>
        </w:rPr>
      </w:pPr>
    </w:p>
    <w:p w14:paraId="4F3F566F" w14:textId="77777777" w:rsidR="00D95408" w:rsidRDefault="00D95408" w:rsidP="00660B24">
      <w:pPr>
        <w:spacing w:line="480" w:lineRule="auto"/>
        <w:rPr>
          <w:b/>
          <w:bCs/>
        </w:rPr>
      </w:pPr>
    </w:p>
    <w:p w14:paraId="02C773E5" w14:textId="77777777" w:rsidR="00D95408" w:rsidRDefault="00D95408" w:rsidP="00660B24">
      <w:pPr>
        <w:spacing w:line="480" w:lineRule="auto"/>
        <w:rPr>
          <w:b/>
          <w:bCs/>
        </w:rPr>
      </w:pPr>
    </w:p>
    <w:p w14:paraId="197C4CE9" w14:textId="77777777" w:rsidR="00D95408" w:rsidRDefault="00D95408" w:rsidP="00660B24">
      <w:pPr>
        <w:spacing w:line="480" w:lineRule="auto"/>
        <w:rPr>
          <w:b/>
          <w:bCs/>
        </w:rPr>
      </w:pPr>
    </w:p>
    <w:p w14:paraId="6C9AA6DA" w14:textId="77777777" w:rsidR="00D95408" w:rsidRDefault="00D95408" w:rsidP="00660B24">
      <w:pPr>
        <w:spacing w:line="480" w:lineRule="auto"/>
        <w:rPr>
          <w:b/>
          <w:bCs/>
        </w:rPr>
      </w:pPr>
    </w:p>
    <w:p w14:paraId="45E26D33" w14:textId="77777777" w:rsidR="00D95408" w:rsidRDefault="00D95408" w:rsidP="00660B24">
      <w:pPr>
        <w:spacing w:line="480" w:lineRule="auto"/>
        <w:rPr>
          <w:b/>
          <w:bCs/>
        </w:rPr>
      </w:pPr>
    </w:p>
    <w:p w14:paraId="5E256E9E" w14:textId="77777777" w:rsidR="00D95408" w:rsidRDefault="00D95408" w:rsidP="00660B24">
      <w:pPr>
        <w:spacing w:line="480" w:lineRule="auto"/>
        <w:rPr>
          <w:b/>
          <w:bCs/>
        </w:rPr>
      </w:pPr>
    </w:p>
    <w:p w14:paraId="61BD69D0" w14:textId="77777777" w:rsidR="00D95408" w:rsidRDefault="00D95408" w:rsidP="00660B24">
      <w:pPr>
        <w:spacing w:line="480" w:lineRule="auto"/>
        <w:rPr>
          <w:b/>
          <w:bCs/>
        </w:rPr>
      </w:pPr>
    </w:p>
    <w:p w14:paraId="1B44268F" w14:textId="77777777" w:rsidR="00D95408" w:rsidRDefault="00D95408" w:rsidP="00660B24">
      <w:pPr>
        <w:spacing w:line="480" w:lineRule="auto"/>
        <w:rPr>
          <w:b/>
          <w:bCs/>
        </w:rPr>
      </w:pPr>
    </w:p>
    <w:p w14:paraId="0A9C9124" w14:textId="77777777" w:rsidR="00D95408" w:rsidRDefault="00D95408" w:rsidP="00660B24">
      <w:pPr>
        <w:spacing w:line="480" w:lineRule="auto"/>
        <w:rPr>
          <w:b/>
          <w:bCs/>
        </w:rPr>
      </w:pPr>
    </w:p>
    <w:p w14:paraId="1D589F41" w14:textId="77777777" w:rsidR="00D95408" w:rsidRDefault="00D95408" w:rsidP="00660B24">
      <w:pPr>
        <w:spacing w:line="480" w:lineRule="auto"/>
        <w:rPr>
          <w:b/>
          <w:bCs/>
        </w:rPr>
      </w:pPr>
    </w:p>
    <w:p w14:paraId="5DD2C562" w14:textId="77777777" w:rsidR="00D95408" w:rsidRDefault="00D95408" w:rsidP="00660B24">
      <w:pPr>
        <w:spacing w:line="480" w:lineRule="auto"/>
        <w:rPr>
          <w:b/>
          <w:bCs/>
        </w:rPr>
      </w:pPr>
    </w:p>
    <w:p w14:paraId="79835C25" w14:textId="77777777" w:rsidR="00D95408" w:rsidRDefault="00D95408" w:rsidP="00660B24">
      <w:pPr>
        <w:spacing w:line="480" w:lineRule="auto"/>
        <w:rPr>
          <w:b/>
          <w:bCs/>
        </w:rPr>
      </w:pPr>
    </w:p>
    <w:p w14:paraId="691EF825" w14:textId="43EB26C5" w:rsidR="00667BB5" w:rsidRPr="00667BB5" w:rsidRDefault="00667BB5" w:rsidP="00660B24">
      <w:pPr>
        <w:spacing w:line="480" w:lineRule="auto"/>
        <w:rPr>
          <w:b/>
          <w:bCs/>
        </w:rPr>
      </w:pPr>
      <w:r w:rsidRPr="00667BB5">
        <w:rPr>
          <w:b/>
          <w:bCs/>
        </w:rPr>
        <w:lastRenderedPageBreak/>
        <w:t>Abstrac</w:t>
      </w:r>
      <w:r w:rsidR="00D95408">
        <w:rPr>
          <w:b/>
          <w:bCs/>
        </w:rPr>
        <w:t>t</w:t>
      </w:r>
    </w:p>
    <w:p w14:paraId="64228EA9" w14:textId="05A7924B" w:rsidR="00667BB5" w:rsidRPr="00667BB5" w:rsidRDefault="00667BB5" w:rsidP="00660B24">
      <w:pPr>
        <w:spacing w:line="480" w:lineRule="auto"/>
      </w:pPr>
      <w:r w:rsidRPr="00660B24">
        <w:rPr>
          <w:b/>
          <w:bCs/>
        </w:rPr>
        <w:t>Premise:</w:t>
      </w:r>
      <w:r w:rsidRPr="00667BB5">
        <w:t xml:space="preserve"> Climate change is intensifying drought and increasing environmental variability, posing major challenges for plant populations in arid ecosystems. Transgenerational plasticity, where environmental conditions experienced by parent plants influence the phenotype of offspring generations, may be one mechanism by which species can cope with a rapidly changing climate. However, the presence, extent, and adapt</w:t>
      </w:r>
      <w:r w:rsidR="00D95408">
        <w:t>ive benefit</w:t>
      </w:r>
      <w:r w:rsidRPr="00667BB5">
        <w:t xml:space="preserve"> of </w:t>
      </w:r>
      <w:r w:rsidR="00ED463A">
        <w:t>transgenerational plasticity</w:t>
      </w:r>
      <w:r w:rsidRPr="00667BB5">
        <w:t xml:space="preserve"> remains unclear, especially within species populations. We evaluated how within</w:t>
      </w:r>
      <w:r w:rsidR="00D95408">
        <w:t>-generation</w:t>
      </w:r>
      <w:r w:rsidRPr="00667BB5">
        <w:t xml:space="preserve"> and transgenerational plasticity shape trait responses to water limitation across eleven climatically distinct populations of </w:t>
      </w:r>
      <w:r w:rsidRPr="003404B2">
        <w:rPr>
          <w:i/>
          <w:iCs/>
        </w:rPr>
        <w:t>Plantago patagonica</w:t>
      </w:r>
      <w:r w:rsidRPr="00667BB5">
        <w:t>, a seed banking desert annual.</w:t>
      </w:r>
    </w:p>
    <w:p w14:paraId="1CC7E6D4" w14:textId="77777777" w:rsidR="00667BB5" w:rsidRPr="00667BB5" w:rsidRDefault="00667BB5" w:rsidP="00660B24">
      <w:pPr>
        <w:spacing w:line="480" w:lineRule="auto"/>
      </w:pPr>
      <w:r w:rsidRPr="00667BB5">
        <w:t> </w:t>
      </w:r>
    </w:p>
    <w:p w14:paraId="3BEF090A" w14:textId="235C99DE" w:rsidR="00667BB5" w:rsidRPr="00667BB5" w:rsidRDefault="00667BB5" w:rsidP="00660B24">
      <w:pPr>
        <w:spacing w:line="480" w:lineRule="auto"/>
      </w:pPr>
      <w:r w:rsidRPr="00660B24">
        <w:rPr>
          <w:b/>
          <w:bCs/>
        </w:rPr>
        <w:t>Methods:</w:t>
      </w:r>
      <w:r w:rsidRPr="00667BB5">
        <w:t xml:space="preserve"> We used a fully factorial greenhouse experiment to assess the effects of parental collection environment and experimentally imposed water limitation on transgenerational plasticity in </w:t>
      </w:r>
      <w:r w:rsidRPr="00903977">
        <w:rPr>
          <w:i/>
          <w:iCs/>
        </w:rPr>
        <w:t>Plantago patagonica</w:t>
      </w:r>
      <w:r w:rsidRPr="00667BB5">
        <w:t>. We asse</w:t>
      </w:r>
      <w:r w:rsidR="003404B2">
        <w:t>ss</w:t>
      </w:r>
      <w:r w:rsidRPr="00667BB5">
        <w:t xml:space="preserve">ed phenotypic differences in </w:t>
      </w:r>
      <w:r w:rsidR="001F18D1">
        <w:t xml:space="preserve">several performance and fitness </w:t>
      </w:r>
      <w:r w:rsidRPr="00667BB5">
        <w:t xml:space="preserve">traits to determine 1) if there was evidence of </w:t>
      </w:r>
      <w:r w:rsidR="001F18D1">
        <w:t>transgenerational plasticity</w:t>
      </w:r>
      <w:r w:rsidRPr="00667BB5">
        <w:t xml:space="preserve"> in response to water limitation, 2) if collection site climate variability affected the magnitude of the </w:t>
      </w:r>
      <w:r w:rsidR="001F18D1">
        <w:t>transgenerational</w:t>
      </w:r>
      <w:r w:rsidRPr="00667BB5">
        <w:t xml:space="preserve"> response, and 3) if the response was adaptive.</w:t>
      </w:r>
    </w:p>
    <w:p w14:paraId="5C3A9D0C" w14:textId="77777777" w:rsidR="00667BB5" w:rsidRPr="00667BB5" w:rsidRDefault="00667BB5" w:rsidP="00660B24">
      <w:pPr>
        <w:spacing w:line="480" w:lineRule="auto"/>
      </w:pPr>
      <w:r w:rsidRPr="00667BB5">
        <w:t> </w:t>
      </w:r>
    </w:p>
    <w:p w14:paraId="4FA7BC16" w14:textId="1CB25853" w:rsidR="00667BB5" w:rsidRPr="00667BB5" w:rsidRDefault="00667BB5" w:rsidP="00660B24">
      <w:pPr>
        <w:spacing w:line="480" w:lineRule="auto"/>
      </w:pPr>
      <w:r w:rsidRPr="00660B24">
        <w:rPr>
          <w:b/>
          <w:bCs/>
        </w:rPr>
        <w:t>Key Results</w:t>
      </w:r>
      <w:r w:rsidR="001F18D1" w:rsidRPr="00660B24">
        <w:rPr>
          <w:b/>
          <w:bCs/>
        </w:rPr>
        <w:t>:</w:t>
      </w:r>
      <w:r w:rsidR="001F18D1">
        <w:t xml:space="preserve"> </w:t>
      </w:r>
      <w:r w:rsidR="001F18D1" w:rsidRPr="001F18D1">
        <w:t>We found limited evidence for adaptive transgenerational plasticity. Instead, consecutive generations of water limitation significantly reduced seed production compared to mismatched or non-water limited histories, suggesting maladaptive transgenerational plasticity in this species. While most plasticity was within-generation, two traits—root biomass and relative growth rate—exhibited transgenerational plastic</w:t>
      </w:r>
      <w:r w:rsidR="00D95408">
        <w:t xml:space="preserve">ity </w:t>
      </w:r>
      <w:r w:rsidR="001F18D1" w:rsidRPr="001F18D1">
        <w:t xml:space="preserve">dependent on </w:t>
      </w:r>
      <w:r w:rsidR="00D56FD1">
        <w:t>seed source</w:t>
      </w:r>
      <w:r w:rsidR="001F18D1" w:rsidRPr="001F18D1">
        <w:t xml:space="preserve"> site climate. </w:t>
      </w:r>
      <w:r w:rsidR="001F18D1" w:rsidRPr="001F18D1">
        <w:lastRenderedPageBreak/>
        <w:t xml:space="preserve">Additionally, transgenerational plasticity in root allocation was positively associated with </w:t>
      </w:r>
      <w:r w:rsidR="001F18D1">
        <w:t>flowering success</w:t>
      </w:r>
      <w:r w:rsidR="001F18D1" w:rsidRPr="001F18D1">
        <w:t>, suggesting a link between plasticity in water-acquisition traits and fitness.</w:t>
      </w:r>
    </w:p>
    <w:p w14:paraId="70E772F4" w14:textId="77777777" w:rsidR="00667BB5" w:rsidRPr="00667BB5" w:rsidRDefault="00667BB5" w:rsidP="00660B24">
      <w:pPr>
        <w:spacing w:line="480" w:lineRule="auto"/>
      </w:pPr>
      <w:r w:rsidRPr="00667BB5">
        <w:t> </w:t>
      </w:r>
    </w:p>
    <w:p w14:paraId="3A38B4D8" w14:textId="67452DC5" w:rsidR="001F18D1" w:rsidRPr="001F18D1" w:rsidRDefault="00667BB5" w:rsidP="00660B24">
      <w:pPr>
        <w:spacing w:line="480" w:lineRule="auto"/>
      </w:pPr>
      <w:r w:rsidRPr="00660B24">
        <w:rPr>
          <w:b/>
          <w:bCs/>
        </w:rPr>
        <w:t>Conclusions</w:t>
      </w:r>
      <w:r w:rsidR="001F18D1" w:rsidRPr="00660B24">
        <w:rPr>
          <w:b/>
          <w:bCs/>
        </w:rPr>
        <w:t>:</w:t>
      </w:r>
      <w:r w:rsidR="001F18D1">
        <w:t xml:space="preserve"> </w:t>
      </w:r>
      <w:r w:rsidR="001F18D1" w:rsidRPr="001F18D1">
        <w:rPr>
          <w:color w:val="000000"/>
        </w:rPr>
        <w:t>Our findings suggest that in </w:t>
      </w:r>
      <w:r w:rsidR="001F18D1" w:rsidRPr="001F18D1">
        <w:rPr>
          <w:i/>
          <w:iCs/>
          <w:color w:val="000000"/>
        </w:rPr>
        <w:t>P. patagonica</w:t>
      </w:r>
      <w:r w:rsidR="001F18D1" w:rsidRPr="001F18D1">
        <w:rPr>
          <w:color w:val="000000"/>
        </w:rPr>
        <w:t xml:space="preserve">, </w:t>
      </w:r>
      <w:r w:rsidR="001F18D1">
        <w:rPr>
          <w:color w:val="000000"/>
        </w:rPr>
        <w:t>transgenerational plasticity</w:t>
      </w:r>
      <w:r w:rsidR="001F18D1" w:rsidRPr="001F18D1">
        <w:rPr>
          <w:color w:val="000000"/>
        </w:rPr>
        <w:t xml:space="preserve"> may be constrained by environmental unpredictability and trade-offs associated with </w:t>
      </w:r>
      <w:r w:rsidR="001F18D1">
        <w:rPr>
          <w:color w:val="000000"/>
        </w:rPr>
        <w:t xml:space="preserve">its ability to </w:t>
      </w:r>
      <w:r w:rsidR="001F18D1" w:rsidRPr="001F18D1">
        <w:rPr>
          <w:color w:val="000000"/>
        </w:rPr>
        <w:t xml:space="preserve">seed bank. These results highlight the context dependence of </w:t>
      </w:r>
      <w:r w:rsidR="001F18D1">
        <w:rPr>
          <w:color w:val="000000"/>
        </w:rPr>
        <w:t>transgenerational plasticity</w:t>
      </w:r>
      <w:r w:rsidR="001F18D1" w:rsidRPr="001F18D1">
        <w:rPr>
          <w:color w:val="000000"/>
        </w:rPr>
        <w:t xml:space="preserve"> and caution against assuming its adaptive</w:t>
      </w:r>
      <w:r w:rsidR="00D95408">
        <w:rPr>
          <w:color w:val="000000"/>
        </w:rPr>
        <w:t xml:space="preserve"> benefit</w:t>
      </w:r>
      <w:r w:rsidR="001F18D1" w:rsidRPr="001F18D1">
        <w:rPr>
          <w:color w:val="000000"/>
        </w:rPr>
        <w:t xml:space="preserve"> under future climate scenarios.</w:t>
      </w:r>
    </w:p>
    <w:p w14:paraId="15F99F5D" w14:textId="77777777" w:rsidR="001F18D1" w:rsidRPr="00667BB5" w:rsidRDefault="001F18D1" w:rsidP="00660B24">
      <w:pPr>
        <w:spacing w:line="480" w:lineRule="auto"/>
      </w:pPr>
    </w:p>
    <w:p w14:paraId="32035346" w14:textId="77777777" w:rsidR="007B7E8D" w:rsidRDefault="007B7E8D" w:rsidP="00660B24">
      <w:pPr>
        <w:spacing w:line="480" w:lineRule="auto"/>
        <w:rPr>
          <w:b/>
          <w:bCs/>
        </w:rPr>
      </w:pPr>
    </w:p>
    <w:p w14:paraId="188F11F5" w14:textId="09AAE0A1" w:rsidR="007B7E8D" w:rsidRPr="009A2927" w:rsidRDefault="007B7E8D" w:rsidP="00660B24">
      <w:pPr>
        <w:spacing w:line="480" w:lineRule="auto"/>
        <w:rPr>
          <w:b/>
          <w:bCs/>
        </w:rPr>
      </w:pPr>
      <w:r>
        <w:rPr>
          <w:b/>
          <w:bCs/>
        </w:rPr>
        <w:t xml:space="preserve">Keywords: </w:t>
      </w:r>
      <w:r w:rsidR="009A2927" w:rsidRPr="00660B24">
        <w:t>climate change; desert annual; drought; environmental</w:t>
      </w:r>
      <w:r w:rsidR="009A2927">
        <w:t xml:space="preserve"> variability; phenotypic plasticity; </w:t>
      </w:r>
      <w:r w:rsidR="009A2927" w:rsidRPr="00EC4C60">
        <w:rPr>
          <w:i/>
          <w:iCs/>
        </w:rPr>
        <w:t>Plantago patagonica</w:t>
      </w:r>
      <w:r w:rsidR="009A2927">
        <w:t>; transgenerational plasticity</w:t>
      </w:r>
    </w:p>
    <w:p w14:paraId="712D6FF7" w14:textId="77777777" w:rsidR="00AA5CE2" w:rsidRDefault="00AA5CE2" w:rsidP="00D227DE">
      <w:pPr>
        <w:rPr>
          <w:b/>
          <w:bCs/>
        </w:rPr>
      </w:pPr>
    </w:p>
    <w:p w14:paraId="59D8D162" w14:textId="77777777" w:rsidR="00AB35B1" w:rsidRDefault="00AB35B1" w:rsidP="00AB35B1"/>
    <w:p w14:paraId="0BE41D84" w14:textId="77777777" w:rsidR="00D95408" w:rsidRDefault="00D95408" w:rsidP="00AB35B1"/>
    <w:p w14:paraId="1BD53A7D" w14:textId="77777777" w:rsidR="00D95408" w:rsidRDefault="00D95408" w:rsidP="00AB35B1"/>
    <w:p w14:paraId="70949DEE" w14:textId="77777777" w:rsidR="00D95408" w:rsidRDefault="00D95408" w:rsidP="00AB35B1"/>
    <w:p w14:paraId="0C6E4AD2" w14:textId="77777777" w:rsidR="00D95408" w:rsidRDefault="00D95408" w:rsidP="00AB35B1"/>
    <w:p w14:paraId="106FF896" w14:textId="77777777" w:rsidR="00D95408" w:rsidRDefault="00D95408" w:rsidP="00AB35B1"/>
    <w:p w14:paraId="391E2F96" w14:textId="77777777" w:rsidR="00D95408" w:rsidRDefault="00D95408" w:rsidP="00AB35B1"/>
    <w:p w14:paraId="5857CE93" w14:textId="77777777" w:rsidR="00D95408" w:rsidRDefault="00D95408" w:rsidP="00AB35B1"/>
    <w:p w14:paraId="223D075D" w14:textId="77777777" w:rsidR="00D95408" w:rsidRDefault="00D95408" w:rsidP="00AB35B1"/>
    <w:p w14:paraId="3DC7F1F6" w14:textId="77777777" w:rsidR="00D95408" w:rsidRDefault="00D95408" w:rsidP="00AB35B1"/>
    <w:p w14:paraId="0E4427F8" w14:textId="77777777" w:rsidR="00D95408" w:rsidRDefault="00D95408" w:rsidP="00AB35B1"/>
    <w:p w14:paraId="4E7B0E7C" w14:textId="77777777" w:rsidR="00D95408" w:rsidRDefault="00D95408" w:rsidP="00AB35B1"/>
    <w:p w14:paraId="77A87372" w14:textId="77777777" w:rsidR="00D95408" w:rsidRDefault="00D95408" w:rsidP="00AB35B1"/>
    <w:p w14:paraId="275E37AC" w14:textId="77777777" w:rsidR="00D95408" w:rsidRDefault="00D95408" w:rsidP="00AB35B1"/>
    <w:p w14:paraId="67A95EA0" w14:textId="77777777" w:rsidR="00D95408" w:rsidRDefault="00D95408" w:rsidP="00AB35B1"/>
    <w:p w14:paraId="3E1894AC" w14:textId="77777777" w:rsidR="00D95408" w:rsidRDefault="00D95408" w:rsidP="00AB35B1"/>
    <w:p w14:paraId="7609784D" w14:textId="77777777" w:rsidR="00D95408" w:rsidRDefault="00D95408" w:rsidP="00AB35B1"/>
    <w:p w14:paraId="4BC41F5F" w14:textId="77777777" w:rsidR="00D95408" w:rsidRDefault="00D95408" w:rsidP="00AB35B1"/>
    <w:p w14:paraId="4621E6F0" w14:textId="77777777" w:rsidR="00D95408" w:rsidRDefault="00D95408" w:rsidP="00AB35B1"/>
    <w:p w14:paraId="617854B0" w14:textId="77777777" w:rsidR="00D95408" w:rsidRDefault="00D95408" w:rsidP="00AB35B1"/>
    <w:p w14:paraId="07A5277C" w14:textId="77777777" w:rsidR="00D95408" w:rsidRDefault="00D95408" w:rsidP="00AB35B1"/>
    <w:p w14:paraId="45AF489A" w14:textId="77777777" w:rsidR="00D95408" w:rsidRDefault="00D95408" w:rsidP="00AB35B1"/>
    <w:p w14:paraId="6D2CD641" w14:textId="77777777" w:rsidR="00D95408" w:rsidRPr="00AB35B1" w:rsidRDefault="00D95408" w:rsidP="00AB35B1"/>
    <w:p w14:paraId="38CEFE29" w14:textId="013E9B4F" w:rsidR="00E266C7" w:rsidRPr="00AB35B1" w:rsidRDefault="00AA5CE2" w:rsidP="00AB35B1">
      <w:pPr>
        <w:pStyle w:val="Heading2"/>
      </w:pPr>
      <w:r w:rsidRPr="00AB35B1">
        <w:lastRenderedPageBreak/>
        <w:t>INTRODUCTION</w:t>
      </w:r>
    </w:p>
    <w:p w14:paraId="11D2557A" w14:textId="45031C97" w:rsidR="00196B14" w:rsidRDefault="003E583F" w:rsidP="00D94B5E">
      <w:pPr>
        <w:spacing w:line="48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DE092C">
        <w:instrText xml:space="preserve"> ADDIN ZOTERO_ITEM CSL_CITATION {"citationID":"pJCVbSU7","properties":{"formattedCitation":"(Spinoni et al., 2019)","plainCitation":"(Spinoni et al., 2019)","noteIndex":0},"citationItems":[{"id":217,"uris":["http://zotero.org/users/6894025/items/4HPUR6KB"],"itemData":{"id":217,"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D227DE">
        <w:rPr>
          <w:noProof/>
        </w:rPr>
        <w:t>(Spinoni et al., 2019)</w:t>
      </w:r>
      <w:r w:rsidR="00310E42" w:rsidRPr="00974B87">
        <w:fldChar w:fldCharType="end"/>
      </w:r>
      <w:r w:rsidR="00CF0880">
        <w:t xml:space="preserve"> and this trend is </w:t>
      </w:r>
      <w:r w:rsidRPr="00974B87">
        <w:t>expected</w:t>
      </w:r>
      <w:r w:rsidR="00CF0880">
        <w:t xml:space="preserve"> to accelerate</w:t>
      </w:r>
      <w:r w:rsidRPr="00974B87">
        <w:t xml:space="preserve"> across many landscapes in the coming decade </w:t>
      </w:r>
      <w:r w:rsidR="00310E42" w:rsidRPr="00974B87">
        <w:fldChar w:fldCharType="begin"/>
      </w:r>
      <w:r w:rsidR="00DE092C">
        <w:instrText xml:space="preserve"> ADDIN ZOTERO_ITEM CSL_CITATION {"citationID":"W5dza6GB","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D227DE">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DE092C">
        <w:instrText xml:space="preserve"> ADDIN ZOTERO_ITEM CSL_CITATION {"citationID":"23JYpF4E","properties":{"formattedCitation":"(Hoffmann &amp; Sgr\\uc0\\u242{}, 2011)","plainCitation":"(Hoffmann &amp; Sgrò, 2011)","noteIndex":0},"citationItems":[{"id":420,"uris":["http://zotero.org/users/6894025/items/YD9EB8RE"],"itemData":{"id":42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D227DE" w:rsidRPr="00D227DE">
        <w:rPr>
          <w:rFonts w:eastAsiaTheme="majorEastAsia"/>
        </w:rPr>
        <w:t>(Hoffmann &amp; Sgrò, 2011)</w:t>
      </w:r>
      <w:r w:rsidR="00CC2A24" w:rsidRPr="00974B87">
        <w:fldChar w:fldCharType="end"/>
      </w:r>
      <w:r w:rsidRPr="00974B87">
        <w:t xml:space="preserve">. </w:t>
      </w:r>
      <w:r w:rsidR="0059341E" w:rsidRPr="00974B87">
        <w:t xml:space="preserve"> </w:t>
      </w:r>
      <w:r w:rsidR="00CF0880">
        <w:t>As s</w:t>
      </w:r>
      <w:r w:rsidR="0059341E" w:rsidRPr="00974B87">
        <w:t>essile organisms</w:t>
      </w:r>
      <w:r w:rsidR="00CF0880">
        <w:t>,</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w:t>
      </w:r>
      <w:r w:rsidR="00CF0880">
        <w:t>persist</w:t>
      </w:r>
      <w:r w:rsidR="00CF0880" w:rsidRPr="00974B87">
        <w:t xml:space="preserve"> </w:t>
      </w:r>
      <w:r w:rsidR="00496BB2" w:rsidRPr="00974B87">
        <w:fldChar w:fldCharType="begin"/>
      </w:r>
      <w:r w:rsidR="00DE092C">
        <w:instrText xml:space="preserve"> ADDIN ZOTERO_ITEM CSL_CITATION {"citationID":"XJGixhiC","properties":{"formattedCitation":"(Song et al., 2021)","plainCitation":"(Song et al., 2021)","noteIndex":0},"citationItems":[{"id":422,"uris":["http://zotero.org/users/6894025/items/DRZVJPDA"],"itemData":{"id":422,"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D227DE">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CF0880">
        <w:t xml:space="preserve">, however, can </w:t>
      </w:r>
      <w:r w:rsidR="00041A0C" w:rsidRPr="00974B87">
        <w:t>allo</w:t>
      </w:r>
      <w:r w:rsidR="00CF0880">
        <w:t>w</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w:t>
      </w:r>
      <w:r w:rsidR="00E0720D">
        <w:t>variations</w:t>
      </w:r>
      <w:r w:rsidR="0059341E" w:rsidRPr="00974B87">
        <w:t xml:space="preserve"> in</w:t>
      </w:r>
      <w:r w:rsidRPr="00974B87">
        <w:t xml:space="preserve"> </w:t>
      </w:r>
      <w:r w:rsidR="00E0720D">
        <w:t>climate</w:t>
      </w:r>
      <w:r w:rsidR="00041A0C" w:rsidRPr="00974B87">
        <w:t xml:space="preserve">. </w:t>
      </w:r>
      <w:r w:rsidR="00B8562B" w:rsidRPr="00974B87">
        <w:t>Phenotypic plasticity is</w:t>
      </w:r>
      <w:r w:rsidR="00041A0C" w:rsidRPr="00974B87">
        <w:t xml:space="preserve"> </w:t>
      </w:r>
      <w:r w:rsidR="00CF0880">
        <w:t>most often considered in the context</w:t>
      </w:r>
      <w:r w:rsidR="009F0DF9" w:rsidRPr="00974B87">
        <w:t xml:space="preserve"> </w:t>
      </w:r>
      <w:r w:rsidR="00CF0880">
        <w:t xml:space="preserve">of </w:t>
      </w:r>
      <w:r w:rsidR="00041A0C" w:rsidRPr="00974B87">
        <w:t>individual</w:t>
      </w:r>
      <w:r w:rsidR="00903977">
        <w:t xml:space="preserve">s </w:t>
      </w:r>
      <w:r w:rsidR="00CF0880">
        <w:t>responding</w:t>
      </w:r>
      <w:r w:rsidR="00041A0C" w:rsidRPr="00974B87">
        <w:t xml:space="preserv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DE092C">
        <w:instrText xml:space="preserve"> ADDIN ZOTERO_ITEM CSL_CITATION {"citationID":"uUuONmrZ","properties":{"formattedCitation":"(Bonduriansky, 2021; Herman &amp; Sultan, 2011; Uller, 2008)","plainCitation":"(Bonduriansky, 2021; Herman &amp; Sultan, 2011; Uller, 2008)","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D227DE">
        <w:rPr>
          <w:noProof/>
        </w:rPr>
        <w:t>(Bonduriansky, 2021; Herman &amp; Sultan, 2011; Uller, 2008)</w:t>
      </w:r>
      <w:r w:rsidR="007E7C1F" w:rsidRPr="00974B87">
        <w:fldChar w:fldCharType="end"/>
      </w:r>
      <w:r w:rsidR="00DE74E5" w:rsidRPr="00974B87">
        <w:t xml:space="preserve">. </w:t>
      </w:r>
      <w:r w:rsidR="00041A0C" w:rsidRPr="00974B87">
        <w:t>Termed “</w:t>
      </w:r>
      <w:bookmarkStart w:id="0" w:name="_Hlk199851033"/>
      <w:r w:rsidR="00041A0C" w:rsidRPr="00974B87">
        <w:t>transgenerational plasticity</w:t>
      </w:r>
      <w:bookmarkEnd w:id="0"/>
      <w:r w:rsidR="00DF5A9F">
        <w:t>”</w:t>
      </w:r>
      <w:r w:rsidR="00DE092C">
        <w:t xml:space="preserve"> (</w:t>
      </w:r>
      <w:bookmarkStart w:id="1" w:name="_Hlk199851310"/>
      <w:r w:rsidR="00DE092C">
        <w:t>TGP</w:t>
      </w:r>
      <w:bookmarkEnd w:id="1"/>
      <w:r w:rsidR="00DE092C">
        <w:t>)</w:t>
      </w:r>
      <w:r w:rsidR="00801A4F" w:rsidRPr="00974B87">
        <w:t>,</w:t>
      </w:r>
      <w:r w:rsidR="009F0DF9" w:rsidRPr="00974B87">
        <w:t xml:space="preserve"> this mechanism may represent an additional </w:t>
      </w:r>
      <w:r w:rsidR="0052280B">
        <w:t xml:space="preserve">process </w:t>
      </w:r>
      <w:r w:rsidR="009F0DF9" w:rsidRPr="00974B87">
        <w:t>by which species cope with a shifting climate.</w:t>
      </w:r>
    </w:p>
    <w:p w14:paraId="7AA03E07" w14:textId="2EE59542" w:rsidR="00D94B5E" w:rsidRPr="00974B87" w:rsidRDefault="00903977" w:rsidP="00DA3300">
      <w:pPr>
        <w:spacing w:line="480" w:lineRule="auto"/>
        <w:ind w:firstLine="720"/>
      </w:pPr>
      <w:r>
        <w:t>TGP</w:t>
      </w:r>
      <w:r w:rsidR="00BE33F6">
        <w:t xml:space="preserve"> may serve as a source of phenotypic variation with significant </w:t>
      </w:r>
      <w:r w:rsidR="006E0A01">
        <w:t>evolutionary</w:t>
      </w:r>
      <w:r w:rsidR="00BE33F6">
        <w:t xml:space="preserve"> consequences, particularly if it influences offspring fitness</w:t>
      </w:r>
      <w:r w:rsidR="00732A04">
        <w:t xml:space="preserve"> </w:t>
      </w:r>
      <w:r w:rsidR="0033182D">
        <w:fldChar w:fldCharType="begin"/>
      </w:r>
      <w:r w:rsidR="00DE092C">
        <w:instrText xml:space="preserve"> ADDIN ZOTERO_ITEM CSL_CITATION {"citationID":"sMWRQNoz","properties":{"formattedCitation":"(Donelson et al., 2018; Herman &amp; Sultan, 2011)","plainCitation":"(Donelson et al., 2018; Herman &amp; Sultan, 2011)","noteIndex":0},"citationItems":[{"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D227DE">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DE092C">
        <w:instrText xml:space="preserve"> ADDIN ZOTERO_ITEM CSL_CITATION {"citationID":"VZ93B7ac","properties":{"formattedCitation":"(Bonduriansky, 2021; J. Marshall &amp; Uller, 2007; Yin et al., 2019)","plainCitation":"(Bonduriansky, 2021; J. Marshall &amp; Uller, 2007; Yin et al., 2019)","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D227DE">
        <w:rPr>
          <w:noProof/>
        </w:rPr>
        <w:t>(Bonduriansky, 2021; J. Marshall &amp; Uller, 2007; Yin et al., 2019)</w:t>
      </w:r>
      <w:r w:rsidR="00303FBB">
        <w:fldChar w:fldCharType="end"/>
      </w:r>
      <w:r w:rsidR="00303FBB" w:rsidRPr="00974B87">
        <w:t>.</w:t>
      </w:r>
      <w:r w:rsidR="00303FBB">
        <w:t xml:space="preserve"> </w:t>
      </w:r>
      <w:r>
        <w:t xml:space="preserve">When this parental </w:t>
      </w:r>
      <w:r>
        <w:lastRenderedPageBreak/>
        <w:t>exposure to an environmental stressor enhances offspring fitness in response to the same stressor, TGP is considered adaptive</w:t>
      </w:r>
      <w:r w:rsidR="00DA3300">
        <w:t xml:space="preserve"> </w:t>
      </w:r>
      <w:r w:rsidR="001B64F1">
        <w:fldChar w:fldCharType="begin"/>
      </w:r>
      <w:r w:rsidR="00DE092C">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76,"uris":["http://zotero.org/users/6894025/items/SFFDPEA7"],"itemData":{"id":276,"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260,"uris":["http://zotero.org/users/6894025/items/KTZTXVKF"],"itemData":{"id":260,"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D227DE">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w:t>
      </w:r>
      <w:r w:rsidR="00DA3300">
        <w:t xml:space="preserve">potential </w:t>
      </w:r>
      <w:r w:rsidR="00DD1F60">
        <w:t xml:space="preserve">offspring, it may enhance population persistence in stressful environments that might otherwise reduce fitness </w:t>
      </w:r>
      <w:r w:rsidR="009B403D">
        <w:fldChar w:fldCharType="begin"/>
      </w:r>
      <w:r w:rsidR="00DE092C">
        <w:instrText xml:space="preserve"> ADDIN ZOTERO_ITEM CSL_CITATION {"citationID":"euAPRJ1J","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D227DE">
        <w:rPr>
          <w:noProof/>
        </w:rPr>
        <w:t>(Herman &amp; Sultan, 2011)</w:t>
      </w:r>
      <w:r w:rsidR="009B403D">
        <w:fldChar w:fldCharType="end"/>
      </w:r>
      <w:r w:rsidR="00542BFB">
        <w:t>.</w:t>
      </w:r>
    </w:p>
    <w:p w14:paraId="272D5C77" w14:textId="3E7E0B6C" w:rsidR="00F955CA" w:rsidRPr="009669AD" w:rsidRDefault="00AA3FC5" w:rsidP="009669AD">
      <w:pPr>
        <w:spacing w:line="48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w:t>
      </w:r>
      <w:r w:rsidR="00DE092C">
        <w:fldChar w:fldCharType="begin"/>
      </w:r>
      <w:r w:rsidR="00051FE8">
        <w:instrText xml:space="preserve"> ADDIN ZOTERO_ITEM CSL_CITATION {"citationID":"iXoU5274","properties":{"formattedCitation":"(Bonduriansky, 2021; Holeski et al., 2012; Mousseau &amp; Fox, 1998; S\\uc0\\u225{}nchez-T\\uc0\\u243{}jar et al., 2020a; Uller, 2008; Yin et al., 2019)","plainCitation":"(Bonduriansky, 2021; Holeski et al., 2012; Mousseau &amp; Fox, 1998; Sánchez-Tójar et al., 2020a; Uller, 2008; Yin et al., 2019)","dontUpdate":true,"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1,"uris":["http://zotero.org/users/6894025/items/54FWZP3K"],"itemData":{"id":161,"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1936,"uris":["http://zotero.org/users/6894025/items/K87LGSIH"],"itemData":{"id":193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E092C">
        <w:fldChar w:fldCharType="separate"/>
      </w:r>
      <w:r w:rsidR="009669AD" w:rsidRPr="009669AD">
        <w:rPr>
          <w:rFonts w:eastAsiaTheme="majorEastAsia"/>
        </w:rPr>
        <w:t>(</w:t>
      </w:r>
      <w:r w:rsidR="009669AD">
        <w:rPr>
          <w:rFonts w:eastAsiaTheme="majorEastAsia"/>
        </w:rPr>
        <w:t xml:space="preserve">reviewed in </w:t>
      </w:r>
      <w:r w:rsidR="009669AD" w:rsidRPr="009669AD">
        <w:rPr>
          <w:rFonts w:eastAsiaTheme="majorEastAsia"/>
        </w:rPr>
        <w:t>Bonduriansky, 2021; Holeski et al., 2012; Mousseau &amp; Fox, 1998; Sánchez-Tójar et al., 2020a; Uller, 2008; Yin et al., 2019)</w:t>
      </w:r>
      <w:r w:rsidR="00DE092C">
        <w:fldChar w:fldCharType="end"/>
      </w:r>
      <w:r w:rsidR="003570CC" w:rsidRPr="009669AD">
        <w:rPr>
          <w:lang w:val="fr-FR"/>
        </w:rPr>
        <w:t>.</w:t>
      </w:r>
      <w:r w:rsidR="009F0DF9" w:rsidRPr="009669AD">
        <w:rPr>
          <w:lang w:val="fr-FR"/>
        </w:rPr>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DA3300">
        <w:t>, displaying evidence of adaptive TGP</w:t>
      </w:r>
      <w:r w:rsidR="009F0DF9" w:rsidRPr="00974B87">
        <w:t xml:space="preserve"> </w:t>
      </w:r>
      <w:r w:rsidR="008D5A47" w:rsidRPr="00974B87">
        <w:fldChar w:fldCharType="begin"/>
      </w:r>
      <w:r w:rsidR="00DE092C">
        <w:instrText xml:space="preserve"> ADDIN ZOTERO_ITEM CSL_CITATION {"citationID":"6dKQYLuZ","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D227DE">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w:t>
      </w:r>
      <w:r w:rsidR="009F0DF9" w:rsidRPr="00974B87">
        <w:t xml:space="preserve"> effect is not always consistent</w:t>
      </w:r>
      <w:r w:rsidR="00927E74">
        <w:t>, however.</w:t>
      </w:r>
      <w:r w:rsidR="008D5A47" w:rsidRPr="00974B87">
        <w:t xml:space="preserve"> </w:t>
      </w:r>
      <w:r w:rsidR="009669AD">
        <w:t>When</w:t>
      </w:r>
      <w:r w:rsidR="009F0DF9" w:rsidRPr="00974B87">
        <w:t xml:space="preserve">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DE092C">
        <w:instrText xml:space="preserve"> ADDIN ZOTERO_ITEM CSL_CITATION {"citationID":"Xg7D9rLb","properties":{"formattedCitation":"(Matesanz et al., 2022)","plainCitation":"(Matesanz et al., 2022)","noteIndex":0},"citationItems":[{"id":88,"uris":["http://zotero.org/users/6894025/items/8EV7CM5H"],"itemData":{"id":88,"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227DE">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w:t>
      </w:r>
      <w:r w:rsidR="009D3457">
        <w:t>TGP</w:t>
      </w:r>
      <w:r w:rsidR="00094607" w:rsidRPr="00974B87">
        <w:t xml:space="preserve"> in the past two decades ha</w:t>
      </w:r>
      <w:r w:rsidR="00DA3300">
        <w:t>ve</w:t>
      </w:r>
      <w:r w:rsidR="00094607" w:rsidRPr="00974B87">
        <w:t xml:space="preserve"> risen exponentially, </w:t>
      </w:r>
      <w:r w:rsidR="00763195" w:rsidRPr="00974B87">
        <w:t>no clear patterns have emerged as to the adaptiv</w:t>
      </w:r>
      <w:r w:rsidR="00DF5A9F">
        <w:t>e benefit</w:t>
      </w:r>
      <w:r w:rsidR="00763195" w:rsidRPr="00974B87">
        <w:t xml:space="preserve"> of transgenerational effects, and several </w:t>
      </w:r>
      <w:r w:rsidR="00B433DF" w:rsidRPr="00974B87">
        <w:t xml:space="preserve">published meta-analyses have </w:t>
      </w:r>
      <w:r w:rsidR="00DC7047" w:rsidRPr="00974B87">
        <w:t>reached opposite conclusions on the perceived benefi</w:t>
      </w:r>
      <w:r w:rsidR="00DA3300">
        <w:t>cial effects</w:t>
      </w:r>
      <w:r w:rsidR="00DC7047" w:rsidRPr="00974B87">
        <w:t xml:space="preserve"> </w:t>
      </w:r>
      <w:r w:rsidR="009D3457">
        <w:t xml:space="preserve">of TGP </w:t>
      </w:r>
      <w:r w:rsidR="00DC7047" w:rsidRPr="00974B87">
        <w:fldChar w:fldCharType="begin"/>
      </w:r>
      <w:r w:rsidR="009669AD">
        <w:instrText xml:space="preserve"> ADDIN ZOTERO_ITEM CSL_CITATION {"citationID":"6yrfHCtB","properties":{"formattedCitation":"(S\\uc0\\u225{}nchez-T\\uc0\\u243{}jar et al., 2020b; Uller et al., 2013; Yin et al., 2019)","plainCitation":"(Sánchez-Tójar et al., 2020b; Uller et al., 2013; Yin et al., 2019)","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D227DE" w:rsidRPr="00D227DE">
        <w:rPr>
          <w:rFonts w:eastAsiaTheme="majorEastAsia"/>
        </w:rPr>
        <w:t>(Sánchez-</w:t>
      </w:r>
      <w:proofErr w:type="spellStart"/>
      <w:r w:rsidR="00D227DE" w:rsidRPr="00D227DE">
        <w:rPr>
          <w:rFonts w:eastAsiaTheme="majorEastAsia"/>
        </w:rPr>
        <w:t>Tójar</w:t>
      </w:r>
      <w:proofErr w:type="spellEnd"/>
      <w:r w:rsidR="00D227DE" w:rsidRPr="00D227DE">
        <w:rPr>
          <w:rFonts w:eastAsiaTheme="majorEastAsia"/>
        </w:rPr>
        <w:t xml:space="preserve"> et al., 2020b; Uller et al., 2013; Yin et al., 2019)</w:t>
      </w:r>
      <w:r w:rsidR="00DC7047" w:rsidRPr="00974B87">
        <w:fldChar w:fldCharType="end"/>
      </w:r>
      <w:r w:rsidR="00BA7732" w:rsidRPr="009D3457">
        <w:rPr>
          <w:lang w:val="da-DK"/>
        </w:rPr>
        <w:t>.</w:t>
      </w:r>
      <w:r w:rsidR="007B5150" w:rsidRPr="009D3457">
        <w:rPr>
          <w:lang w:val="da-DK"/>
        </w:rPr>
        <w:t xml:space="preserve"> </w:t>
      </w:r>
    </w:p>
    <w:p w14:paraId="1797823C" w14:textId="5B796D52" w:rsidR="009D796C" w:rsidRDefault="00DA3300" w:rsidP="009D796C">
      <w:pPr>
        <w:spacing w:line="480" w:lineRule="auto"/>
        <w:ind w:firstLine="720"/>
      </w:pPr>
      <w:r>
        <w:t>Despite the large number of studies examining the effects of TGP in plants, f</w:t>
      </w:r>
      <w:r w:rsidR="00516C7A">
        <w:t>ewer</w:t>
      </w:r>
      <w:r w:rsidR="00154346">
        <w:t xml:space="preserve"> studies have considered how environmental conditions influence the degree of </w:t>
      </w:r>
      <w:r w:rsidR="009D3457">
        <w:t xml:space="preserve">TGP </w:t>
      </w:r>
      <w:r w:rsidR="00154346">
        <w:t>across populations of species</w:t>
      </w:r>
      <w:r w:rsidR="00543470">
        <w:t xml:space="preserve"> </w:t>
      </w:r>
      <w:r w:rsidR="00543470">
        <w:fldChar w:fldCharType="begin"/>
      </w:r>
      <w:r w:rsidR="00DE092C">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9,"uris":["http://zotero.org/users/6894025/items/3T57VRLB"],"itemData":{"id":29,"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D227DE">
        <w:rPr>
          <w:noProof/>
        </w:rPr>
        <w:t>(Groot et al., 2017; Lampei et al., 2017; Riginos et al., 2023; Wadgymar et al., 2018)</w:t>
      </w:r>
      <w:r w:rsidR="00543470">
        <w:fldChar w:fldCharType="end"/>
      </w:r>
      <w:r w:rsidR="004814CF">
        <w:t xml:space="preserve">, </w:t>
      </w:r>
      <w:r w:rsidR="004814CF">
        <w:lastRenderedPageBreak/>
        <w:t>and a</w:t>
      </w:r>
      <w:r w:rsidR="00B32C9A">
        <w:t xml:space="preserve">mong genotypes within populations </w:t>
      </w:r>
      <w:r w:rsidR="00B074A6">
        <w:fldChar w:fldCharType="begin"/>
      </w:r>
      <w:r w:rsidR="00DE092C">
        <w:instrText xml:space="preserve"> ADDIN ZOTERO_ITEM CSL_CITATION {"citationID":"S6yUlEoK","properties":{"formattedCitation":"(Galloway, 2001; Holeski, 2007; Latzel et al., 2014)","plainCitation":"(Galloway, 2001; Holeski, 2007; Latzel et al., 2014)","noteIndex":0},"citationItems":[{"id":272,"uris":["http://zotero.org/users/6894025/items/M6WAULI5"],"itemData":{"id":272,"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73,"uris":["http://zotero.org/users/6894025/items/ATBAAGV2"],"itemData":{"id":273,"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D227DE">
        <w:rPr>
          <w:noProof/>
        </w:rPr>
        <w:t>(Galloway, 2001; Holeski, 2007; Latzel et al., 2014)</w:t>
      </w:r>
      <w:r w:rsidR="00B074A6">
        <w:fldChar w:fldCharType="end"/>
      </w:r>
      <w:r w:rsidR="00862C03">
        <w:t xml:space="preserve">. </w:t>
      </w:r>
      <w:r w:rsidRPr="00DA3300">
        <w:t>Variation in local climate conditions and interannual environmental heterogeneity may modulate the expression of TGP across populations, resulting in outcomes that are adaptive, maladaptive, or altogether absent.</w:t>
      </w:r>
      <w:r>
        <w:t xml:space="preserve">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DE092C">
        <w:instrText xml:space="preserve"> ADDIN ZOTERO_ITEM CSL_CITATION {"citationID":"WGwMJSrS","properties":{"formattedCitation":"(Groot et al., 2017)","plainCitation":"(Groot et al.,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D227DE">
        <w:rPr>
          <w:noProof/>
        </w:rPr>
        <w:t>(Groot et al., 2017)</w:t>
      </w:r>
      <w:r w:rsidR="00096E53">
        <w:fldChar w:fldCharType="end"/>
      </w:r>
      <w:r w:rsidR="001C12B2">
        <w:t>.</w:t>
      </w:r>
    </w:p>
    <w:p w14:paraId="58DEB2C5" w14:textId="0A93E1EC" w:rsidR="00617B95" w:rsidRDefault="009D3457" w:rsidP="00617B95">
      <w:pPr>
        <w:spacing w:line="480" w:lineRule="auto"/>
        <w:ind w:firstLine="720"/>
      </w:pPr>
      <w:r>
        <w:t>TGP</w:t>
      </w:r>
      <w:r w:rsidR="00813349" w:rsidRPr="00974B87">
        <w:t xml:space="preserve"> is </w:t>
      </w:r>
      <w:r w:rsidR="00CB4843">
        <w:t xml:space="preserve">more </w:t>
      </w:r>
      <w:r w:rsidR="00813349" w:rsidRPr="00974B87">
        <w:t xml:space="preserve">likely to </w:t>
      </w:r>
      <w:r w:rsidR="007B5150" w:rsidRPr="00974B87">
        <w:t xml:space="preserve">arise within a population </w:t>
      </w:r>
      <w:r w:rsidR="00DF5A9F">
        <w:t xml:space="preserve">when </w:t>
      </w:r>
      <w:r w:rsidR="008F3CE0">
        <w:t xml:space="preserve">environmental </w:t>
      </w:r>
      <w:r w:rsidR="00E0720D">
        <w:t>variation</w:t>
      </w:r>
      <w:r w:rsidR="008F3CE0">
        <w:t xml:space="preserve"> occur</w:t>
      </w:r>
      <w:r w:rsidR="00E0720D">
        <w:t>s</w:t>
      </w:r>
      <w:r w:rsidR="008F3CE0">
        <w:t xml:space="preserve"> </w:t>
      </w:r>
      <w:r w:rsidR="00E0720D">
        <w:t xml:space="preserve">more </w:t>
      </w:r>
      <w:r w:rsidR="00E36F1E">
        <w:t>predictably</w:t>
      </w:r>
      <w:r w:rsidR="008F3CE0">
        <w:t xml:space="preserve"> across generations, </w:t>
      </w:r>
      <w:r w:rsidR="00DA3300">
        <w:t>when expressing plasticity entails minimal energetic or fitness costs</w:t>
      </w:r>
      <w:r w:rsidR="008F3CE0">
        <w:t>, and when environmental cues are reliable in</w:t>
      </w:r>
      <w:r w:rsidR="000C102A">
        <w:t xml:space="preserve">dicators of future conditions </w:t>
      </w:r>
      <w:r w:rsidR="00813349" w:rsidRPr="00974B87">
        <w:fldChar w:fldCharType="begin"/>
      </w:r>
      <w:r w:rsidR="00DE092C">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77,"uris":["http://zotero.org/users/6894025/items/2ZICQMUN"],"itemData":{"id":77,"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78,"uris":["http://zotero.org/users/6894025/items/FSSRMMAT"],"itemData":{"id":78,"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70,"uris":["http://zotero.org/users/6894025/items/K68YZMLZ"],"itemData":{"id":270,"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813349" w:rsidRPr="00974B87">
        <w:fldChar w:fldCharType="separate"/>
      </w:r>
      <w:r w:rsidR="00D227DE" w:rsidRPr="00D227DE">
        <w:rPr>
          <w:rFonts w:eastAsiaTheme="majorEastAsia"/>
        </w:rPr>
        <w:t>(Colicchio &amp; Herman, 2020; Hoyle &amp; Ezard, 2012; Räsänen &amp; Kruuk, 2007; Reed et al., 2010; Uller, 2008)</w:t>
      </w:r>
      <w:r w:rsidR="00813349" w:rsidRPr="00974B87">
        <w:fldChar w:fldCharType="end"/>
      </w:r>
      <w:r w:rsidR="007B5150" w:rsidRPr="00247E24">
        <w:rPr>
          <w:lang w:val="da-DK"/>
        </w:rPr>
        <w:t>.</w:t>
      </w:r>
      <w:r w:rsidR="00813349" w:rsidRPr="00247E24">
        <w:rPr>
          <w:lang w:val="da-DK"/>
        </w:rPr>
        <w:t xml:space="preserve"> </w:t>
      </w:r>
      <w:r w:rsidR="000C102A">
        <w:t>TGP is particularly favored when parental and offspring environments are correlated</w:t>
      </w:r>
      <w:r w:rsidR="00160AA8">
        <w:t xml:space="preserve"> or </w:t>
      </w:r>
      <w:r w:rsidR="00E0720D">
        <w:t>vary</w:t>
      </w:r>
      <w:r w:rsidR="00160AA8">
        <w:t xml:space="preserve"> </w:t>
      </w:r>
      <w:r w:rsidR="00E36F1E">
        <w:t>predictably</w:t>
      </w:r>
      <w:r w:rsidR="00160AA8">
        <w:t xml:space="preserve"> over time, allowing parents to adjust offspring phenotypes in ways that can enhance both their own fitness and offspring fitness</w:t>
      </w:r>
      <w:r>
        <w:t xml:space="preserve"> </w:t>
      </w:r>
      <w:r w:rsidR="0018401F">
        <w:fldChar w:fldCharType="begin"/>
      </w:r>
      <w:r w:rsidR="00DE092C">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D227DE">
        <w:rPr>
          <w:noProof/>
        </w:rPr>
        <w:t>(Burgess &amp; Marshall, 2014; J. Marshall &amp; Uller, 2007; Kuijper &amp; Hoyle, 2015)</w:t>
      </w:r>
      <w:r w:rsidR="0018401F">
        <w:fldChar w:fldCharType="end"/>
      </w:r>
      <w:r w:rsidR="00160AA8">
        <w:t>. However,</w:t>
      </w:r>
      <w:r w:rsidR="00617B95">
        <w:t xml:space="preserve"> w</w:t>
      </w:r>
      <w:r w:rsidR="00E36F1E">
        <w:t xml:space="preserve">hen future conditions are uncertain—when </w:t>
      </w:r>
      <w:r w:rsidR="00247E24">
        <w:t>environmental variability is higher</w:t>
      </w:r>
      <w:r w:rsidR="00AF56FF">
        <w:t xml:space="preserve">—parent plants may prioritize their own fitness over their offspring, or may produce more diverse offspring phenotypes to reduce fitness variability </w:t>
      </w:r>
      <w:r w:rsidR="00617B95">
        <w:t xml:space="preserve">via strategies like </w:t>
      </w:r>
      <w:r w:rsidR="00AF56FF">
        <w:t>bet hedging</w:t>
      </w:r>
      <w:r w:rsidR="002A6B67">
        <w:t xml:space="preserve"> </w:t>
      </w:r>
      <w:r w:rsidR="002A6B67">
        <w:fldChar w:fldCharType="begin"/>
      </w:r>
      <w:r w:rsidR="00DE092C">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67,"uris":["http://zotero.org/users/6894025/items/8WPE6QDY"],"itemData":{"id":267,"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While TGP can enhance offspring fitness, its expression</w:t>
      </w:r>
      <w:r w:rsidR="00DF5A9F">
        <w:t xml:space="preserve"> likely</w:t>
      </w:r>
      <w:r w:rsidR="00AF56FF">
        <w:t xml:space="preserve"> depends on the</w:t>
      </w:r>
      <w:r w:rsidR="00403051">
        <w:t xml:space="preserve"> environmental</w:t>
      </w:r>
      <w:r w:rsidR="00617B95">
        <w:t xml:space="preserve"> </w:t>
      </w:r>
      <w:r w:rsidR="00403051">
        <w:t>context of</w:t>
      </w:r>
      <w:r w:rsidR="00A8228D">
        <w:t xml:space="preserve"> a</w:t>
      </w:r>
      <w:r w:rsidR="00895BB2">
        <w:t xml:space="preserve"> population or species’ </w:t>
      </w:r>
      <w:r w:rsidR="005163DF">
        <w:t>seed source site</w:t>
      </w:r>
      <w:r w:rsidR="00895BB2">
        <w:t>.</w:t>
      </w:r>
      <w:r w:rsidR="00DF5A9F">
        <w:t xml:space="preserve">  </w:t>
      </w:r>
    </w:p>
    <w:p w14:paraId="77E0A037" w14:textId="5A4A94EE" w:rsidR="005163DF" w:rsidRDefault="00DF5A9F" w:rsidP="00617B95">
      <w:pPr>
        <w:spacing w:line="480" w:lineRule="auto"/>
        <w:ind w:firstLine="720"/>
      </w:pPr>
      <w:r>
        <w:t>Q</w:t>
      </w:r>
      <w:r w:rsidR="004A01C4">
        <w:t>uantif</w:t>
      </w:r>
      <w:r>
        <w:t xml:space="preserve">ying the impact of population </w:t>
      </w:r>
      <w:r w:rsidR="005163DF">
        <w:t>seed source</w:t>
      </w:r>
      <w:r>
        <w:t xml:space="preserve"> environment on TGP</w:t>
      </w:r>
      <w:r w:rsidR="00270422">
        <w:t xml:space="preserve"> </w:t>
      </w:r>
      <w:r w:rsidR="000461DB">
        <w:t xml:space="preserve">expression </w:t>
      </w:r>
      <w:r w:rsidR="00270422">
        <w:t>is</w:t>
      </w:r>
      <w:r w:rsidR="004A01C4">
        <w:t xml:space="preserve"> imperative to understanding parental effects on fitness and performance</w:t>
      </w:r>
      <w:r w:rsidR="00CE0A4E">
        <w:t>. This is one confounding factor that may account for obscure results in transgenerational studies as mentioned above</w:t>
      </w:r>
      <w:r w:rsidR="00B756CA">
        <w:t xml:space="preserve">—variance in </w:t>
      </w:r>
      <w:r w:rsidR="005163DF">
        <w:t>TGP</w:t>
      </w:r>
      <w:r w:rsidR="00B756CA">
        <w:t xml:space="preserve"> </w:t>
      </w:r>
      <w:r w:rsidR="005163DF">
        <w:t>i</w:t>
      </w:r>
      <w:r w:rsidR="00B756CA">
        <w:t xml:space="preserve">n populations collected from environmentally distinct sites, or lack of variance </w:t>
      </w:r>
      <w:r w:rsidR="00B756CA">
        <w:lastRenderedPageBreak/>
        <w:t>in plants collected from the same genetic pool</w:t>
      </w:r>
      <w:r w:rsidR="003B13FB">
        <w:t xml:space="preserve"> </w:t>
      </w:r>
      <w:r w:rsidR="003B13FB">
        <w:fldChar w:fldCharType="begin"/>
      </w:r>
      <w:r w:rsidR="00DE092C">
        <w:instrText xml:space="preserve"> ADDIN ZOTERO_ITEM CSL_CITATION {"citationID":"EDQUmHOq","properties":{"formattedCitation":"(Nicotra et al., 2010; Sultan, 1987)","plainCitation":"(Nicotra et al., 2010; Sultan, 1987)","noteIndex":0},"citationItems":[{"id":184,"uris":["http://zotero.org/users/6894025/items/C8FFCQIV"],"itemData":{"id":184,"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76,"uris":["http://zotero.org/users/6894025/items/C4CHNGMP"],"itemData":{"id":176,"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D227DE">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w:t>
      </w:r>
      <w:r w:rsidR="005163DF">
        <w:t xml:space="preserve">the </w:t>
      </w:r>
      <w:r w:rsidR="00DD6835">
        <w:t>genotype</w:t>
      </w:r>
      <w:r w:rsidR="00C53D30">
        <w:t xml:space="preserve"> </w:t>
      </w:r>
      <w:r w:rsidR="002A14AD">
        <w:fldChar w:fldCharType="begin"/>
      </w:r>
      <w:r w:rsidR="00051FE8">
        <w:instrText xml:space="preserve"> ADDIN ZOTERO_ITEM CSL_CITATION {"citationID":"jjLk0Dyx","properties":{"formattedCitation":"(Latzel et al., 2023)","plainCitation":"(Latzel et al., 2023)","dontUpdate":true,"noteIndex":0},"citationItems":[{"id":266,"uris":["http://zotero.org/users/6894025/items/WRZYZYKV"],"itemData":{"id":266,"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DE092C">
        <w:rPr>
          <w:noProof/>
        </w:rPr>
        <w:t>(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 xml:space="preserve">low elevation populations had greater </w:t>
      </w:r>
      <w:r w:rsidR="005163DF">
        <w:t xml:space="preserve">TGP </w:t>
      </w:r>
      <w:r w:rsidR="00616E0F">
        <w:t>than within generational plasticity</w:t>
      </w:r>
      <w:r w:rsidR="006D2EFC">
        <w:t xml:space="preserve"> (WGP)</w:t>
      </w:r>
      <w:r w:rsidR="00616E0F">
        <w:t xml:space="preserve"> </w:t>
      </w:r>
      <w:r w:rsidR="00463A13">
        <w:t>in germination success than higher-elevation populations</w:t>
      </w:r>
      <w:r w:rsidR="0010688E">
        <w:t xml:space="preserve"> </w:t>
      </w:r>
      <w:r w:rsidR="0010688E">
        <w:fldChar w:fldCharType="begin"/>
      </w:r>
      <w:r w:rsidR="00051FE8">
        <w:instrText xml:space="preserve"> ADDIN ZOTERO_ITEM CSL_CITATION {"citationID":"iA75i46d","properties":{"formattedCitation":"(Wadgymar et al., 2018)","plainCitation":"(Wadgymar et al., 2018)","dontUpdate":true,"noteIndex":0},"citationItems":[{"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DE092C">
        <w:rPr>
          <w:noProof/>
        </w:rPr>
        <w:t>(2018)</w:t>
      </w:r>
      <w:r w:rsidR="0010688E">
        <w:fldChar w:fldCharType="end"/>
      </w:r>
      <w:r w:rsidR="00463A13">
        <w:t>.</w:t>
      </w:r>
      <w:r w:rsidR="00B3778E">
        <w:t xml:space="preserve"> </w:t>
      </w:r>
      <w:r w:rsidR="005163DF">
        <w:t>TGP</w:t>
      </w:r>
      <w:r w:rsidR="000377DB">
        <w:t xml:space="preserve"> and </w:t>
      </w:r>
      <w:r w:rsidR="005163DF">
        <w:t>WGP</w:t>
      </w:r>
      <w:r w:rsidR="000377DB">
        <w:t xml:space="preserve"> </w:t>
      </w:r>
      <w:r w:rsidR="00B3778E">
        <w:t xml:space="preserve">likely </w:t>
      </w:r>
      <w:r w:rsidR="000377DB">
        <w:t xml:space="preserve">mediate fitness and </w:t>
      </w:r>
      <w:r w:rsidR="00B3778E">
        <w:t>performance</w:t>
      </w:r>
      <w:r w:rsidR="000377DB">
        <w:t xml:space="preserve"> across</w:t>
      </w:r>
      <w:r w:rsidR="00516EDB">
        <w:t xml:space="preserve"> genetically </w:t>
      </w:r>
      <w:r w:rsidR="005163DF">
        <w:t xml:space="preserve">distinct </w:t>
      </w:r>
      <w:r w:rsidR="0018605A">
        <w:t>populations</w:t>
      </w:r>
      <w:r w:rsidR="005B392C">
        <w:t>.</w:t>
      </w:r>
      <w:r w:rsidR="00066D44">
        <w:t xml:space="preserve"> </w:t>
      </w:r>
      <w:r w:rsidR="005B392C">
        <w:t>U</w:t>
      </w:r>
      <w:r w:rsidR="00066D44">
        <w:t xml:space="preserve">nderstanding how </w:t>
      </w:r>
      <w:r w:rsidR="005163DF">
        <w:t>the climate of the seed source location influences TGP across gradients may offer valuable insights into understanding how plant populations may respond to a future changes in climate.</w:t>
      </w:r>
    </w:p>
    <w:p w14:paraId="7C106EA7" w14:textId="77777777" w:rsidR="00B83854" w:rsidRDefault="00140DC5" w:rsidP="00824A8E">
      <w:pPr>
        <w:spacing w:line="480" w:lineRule="auto"/>
      </w:pPr>
      <w:r>
        <w:tab/>
      </w:r>
      <w:r w:rsidR="00D91657" w:rsidRPr="00D91657">
        <w:t>One key environmental factor influencing the potential for TGP</w:t>
      </w:r>
      <w:r w:rsidR="00D91657">
        <w:t xml:space="preserve"> </w:t>
      </w:r>
      <w:r w:rsidR="00D91657" w:rsidRPr="00D91657">
        <w:t xml:space="preserve">is water availability, a critical determinant of plant performance and a major driver of global plant species distributions </w:t>
      </w:r>
      <w:r w:rsidR="00E7794F">
        <w:fldChar w:fldCharType="begin"/>
      </w:r>
      <w:r w:rsidR="00DE092C">
        <w:instrText xml:space="preserve"> ADDIN ZOTERO_ITEM CSL_CITATION {"citationID":"L9Mel7jP","properties":{"formattedCitation":"(Bartlett et al., 2012; Cornwell &amp; Ackerly, 2009; Louthan et al., 2015)","plainCitation":"(Bartlett et al., 2012; Cornwell &amp; Ackerly, 2009; Louthan et al., 2015)","noteIndex":0},"citationItems":[{"id":262,"uris":["http://zotero.org/users/6894025/items/5T4DUVQW"],"itemData":{"id":262,"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61,"uris":["http://zotero.org/users/6894025/items/RWFPNRKZ"],"itemData":{"id":261,"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63,"uris":["http://zotero.org/users/6894025/items/GSRXGBEI"],"itemData":{"id":263,"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D227DE">
        <w:rPr>
          <w:noProof/>
        </w:rPr>
        <w:t>(Bartlett et al., 2012; Cornwell &amp; Ackerly, 2009; Louthan et al., 2015)</w:t>
      </w:r>
      <w:r w:rsidR="00E7794F">
        <w:fldChar w:fldCharType="end"/>
      </w:r>
      <w:r w:rsidR="0032756D">
        <w:t>.</w:t>
      </w:r>
      <w:r w:rsidR="00D91657">
        <w:t xml:space="preserve"> </w:t>
      </w:r>
      <w:r w:rsidR="00D91657" w:rsidRPr="00D91657">
        <w:t>As climate change intensifies</w:t>
      </w:r>
      <w:r w:rsidR="00D91657">
        <w:t xml:space="preserve">, rising temperatures and shifting precipitation patterns are increasing aridity, reducing water availability and exacerbating water stress in plants. This water stress can potentially alter selective pressures and may drive changes in species distributions or even lead to local extinction events. </w:t>
      </w:r>
      <w:r w:rsidR="00D91657" w:rsidRPr="00D91657">
        <w:t xml:space="preserve">In this context, TGP may play a crucial role in shaping how plant populations respond to increasing </w:t>
      </w:r>
      <w:r w:rsidR="00D91657">
        <w:t>water</w:t>
      </w:r>
      <w:r w:rsidR="00D91657" w:rsidRPr="00D91657">
        <w:t xml:space="preserve"> stress, potentially buffering against rapid environmental change or, conversely, constraining adaptation and contributing to local extinctions.</w:t>
      </w:r>
      <w:r w:rsidR="00D91657">
        <w:t xml:space="preserve"> </w:t>
      </w:r>
    </w:p>
    <w:p w14:paraId="233C9637" w14:textId="6516C76A" w:rsidR="0027752B" w:rsidRDefault="009A7F91" w:rsidP="00B83854">
      <w:pPr>
        <w:spacing w:line="480" w:lineRule="auto"/>
        <w:ind w:firstLine="360"/>
      </w:pPr>
      <w:r>
        <w:t>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w:t>
      </w:r>
      <w:r w:rsidR="00B83854">
        <w:t>integrative and physiologically relevant measure</w:t>
      </w:r>
      <w:r w:rsidR="0033227D">
        <w:t xml:space="preserve"> of this physiological stress is vapor pressure deficit (VPD), </w:t>
      </w:r>
      <w:r w:rsidR="00B83854">
        <w:t>which reflects</w:t>
      </w:r>
      <w:r w:rsidR="0033227D">
        <w:t xml:space="preserve"> the difference in the amount of moisture in the air </w:t>
      </w:r>
      <w:r w:rsidR="00B83854">
        <w:t xml:space="preserve">and the amount it </w:t>
      </w:r>
      <w:r w:rsidR="00B83854">
        <w:lastRenderedPageBreak/>
        <w:t>can hold when</w:t>
      </w:r>
      <w:r w:rsidR="0033227D">
        <w:t xml:space="preserve"> fully saturated</w:t>
      </w:r>
      <w:r w:rsidR="00C72472">
        <w:t>. With increasing VPD,</w:t>
      </w:r>
      <w:r w:rsidR="006A6EEF">
        <w:t xml:space="preserve"> transpiration increases, increasing the water demand needed to maintain turgor pressure and generally negatively impacting plant survival, growth, and reproduction.</w:t>
      </w:r>
      <w:r w:rsidR="00C94AEB">
        <w:t xml:space="preserve"> </w:t>
      </w:r>
      <w:r w:rsidR="00B83854" w:rsidRPr="00B83854">
        <w:t>Because VPD incorporates both temperature and humidity, it provides a powerful metric for capturing the intensifying drought stress plants face under climate change.</w:t>
      </w:r>
      <w:r w:rsidR="00B83854">
        <w:t xml:space="preserve"> </w:t>
      </w:r>
      <w:r w:rsidR="00C94AEB">
        <w:t xml:space="preserve">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DE092C">
        <w:instrText xml:space="preserve"> ADDIN ZOTERO_ITEM CSL_CITATION {"citationID":"z9NqsnYX","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D227DE">
        <w:rPr>
          <w:noProof/>
        </w:rPr>
        <w:t>(Dai, 2011)</w:t>
      </w:r>
      <w:r w:rsidR="00C94AEB">
        <w:fldChar w:fldCharType="end"/>
      </w:r>
      <w:r w:rsidR="00C94AEB">
        <w:t xml:space="preserve">, understanding how </w:t>
      </w:r>
      <w:r w:rsidR="009E53F4">
        <w:t>multi-year drought</w:t>
      </w:r>
      <w:r w:rsidR="000461DB">
        <w:t xml:space="preserve">s </w:t>
      </w:r>
      <w:r w:rsidR="00C94AEB">
        <w:t>affects</w:t>
      </w:r>
      <w:r w:rsidR="000461DB">
        <w:t xml:space="preserve"> </w:t>
      </w:r>
      <w:r w:rsidR="00C16996">
        <w:t xml:space="preserve">potential </w:t>
      </w:r>
      <w:r w:rsidR="009D3457">
        <w:t>TGP</w:t>
      </w:r>
      <w:r w:rsidR="00F80C1B">
        <w:t xml:space="preserve"> </w:t>
      </w:r>
      <w:r w:rsidR="002929C3">
        <w:t>in performance and fitness traits is imperative</w:t>
      </w:r>
      <w:r w:rsidR="00932B34">
        <w:t xml:space="preserve"> for predicting plant population response to climate change.</w:t>
      </w:r>
    </w:p>
    <w:p w14:paraId="3350AF71" w14:textId="6038E1F0" w:rsidR="00974B87" w:rsidRPr="00974B87" w:rsidRDefault="008241A8" w:rsidP="00974B87">
      <w:pPr>
        <w:spacing w:line="480" w:lineRule="auto"/>
        <w:ind w:firstLine="360"/>
      </w:pPr>
      <w:r w:rsidRPr="00974B87">
        <w:t>In this study, we assessed the effects of</w:t>
      </w:r>
      <w:r w:rsidR="00386534" w:rsidRPr="00974B87">
        <w:t xml:space="preserve"> </w:t>
      </w:r>
      <w:r w:rsidR="00B83854">
        <w:t>seed source</w:t>
      </w:r>
      <w:r w:rsidR="00386534" w:rsidRPr="00974B87">
        <w:t xml:space="preserve">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 xml:space="preserve">the </w:t>
      </w:r>
      <w:r w:rsidR="007C0967" w:rsidRPr="00974B87">
        <w:t>herbaceous</w:t>
      </w:r>
      <w:r w:rsidRPr="00974B87">
        <w:t xml:space="preserve"> plant </w:t>
      </w:r>
      <w:r w:rsidRPr="00974B87">
        <w:rPr>
          <w:i/>
          <w:iCs/>
        </w:rPr>
        <w:t>Plantago patagonica</w:t>
      </w:r>
      <w:r w:rsidR="00D227DE">
        <w:t xml:space="preserve">, a seed banking </w:t>
      </w:r>
      <w:r w:rsidR="00B83854">
        <w:t xml:space="preserve">arid adapted </w:t>
      </w:r>
      <w:r w:rsidR="00D227DE">
        <w:t>annual</w:t>
      </w:r>
      <w:r w:rsidR="00B83854">
        <w:t xml:space="preserve"> plant</w:t>
      </w:r>
      <w:r w:rsidR="00730B9C" w:rsidRPr="00974B87">
        <w:t>.</w:t>
      </w:r>
      <w:r w:rsidR="00262F22" w:rsidRPr="00974B87">
        <w:t xml:space="preserve">  We also sought to quantify whether any</w:t>
      </w:r>
      <w:r w:rsidR="000461DB">
        <w:t xml:space="preserve"> induced</w:t>
      </w:r>
      <w:r w:rsidR="00262F22" w:rsidRPr="00974B87">
        <w:t xml:space="preserve">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0461DB">
        <w:t>growing season (</w:t>
      </w:r>
      <w:r w:rsidR="006A6EEF">
        <w:t>spring</w:t>
      </w:r>
      <w:r w:rsidR="000461DB">
        <w:t>)</w:t>
      </w:r>
      <w:r w:rsidR="006A6EEF">
        <w:t xml:space="preserve"> </w:t>
      </w:r>
      <w:r w:rsidR="007C0967" w:rsidRPr="00974B87">
        <w:t>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w:t>
      </w:r>
      <w:r w:rsidR="00E06D66" w:rsidRPr="009D3457">
        <w:t>across</w:t>
      </w:r>
      <w:r w:rsidR="000461DB" w:rsidRPr="009D3457">
        <w:t xml:space="preserve"> a </w:t>
      </w:r>
      <w:r w:rsidR="009D3457" w:rsidRPr="009D3457">
        <w:t>30-year</w:t>
      </w:r>
      <w:r w:rsidR="000461DB" w:rsidRPr="009D3457">
        <w:t xml:space="preserve"> period</w:t>
      </w:r>
      <w:r w:rsidR="007C0967" w:rsidRPr="009D3457">
        <w:t>.</w:t>
      </w:r>
      <w:r w:rsidR="002E3803" w:rsidRPr="009D3457">
        <w:t xml:space="preserve"> </w:t>
      </w:r>
      <w:r w:rsidR="000461DB" w:rsidRPr="009D3457">
        <w:t>Seeds</w:t>
      </w:r>
      <w:r w:rsidR="000461DB">
        <w:t xml:space="preserve"> from these populations were grown under water limitation and control treatments</w:t>
      </w:r>
      <w:r w:rsidR="00C561B4">
        <w:t xml:space="preserve"> prior to this experiment (see Klein and Mitchell 2025 for more detail).  </w:t>
      </w:r>
      <w:r w:rsidR="002E3803" w:rsidRPr="00974B87">
        <w:t>Using</w:t>
      </w:r>
      <w:r w:rsidR="00C561B4">
        <w:t xml:space="preserve"> seeds derived from this </w:t>
      </w:r>
      <w:r w:rsidR="00B83854">
        <w:t xml:space="preserve">previous </w:t>
      </w:r>
      <w:r w:rsidR="00C561B4">
        <w:t xml:space="preserve">experiment, we </w:t>
      </w:r>
      <w:r w:rsidR="009D3457">
        <w:t>implemented</w:t>
      </w:r>
      <w:r w:rsidR="002E3803" w:rsidRPr="00974B87">
        <w:t xml:space="preserve"> a fully factorial greenhouse experiment</w:t>
      </w:r>
      <w:r w:rsidR="00C03909" w:rsidRPr="00974B87">
        <w:t xml:space="preserve">, </w:t>
      </w:r>
      <w:r w:rsidR="00C561B4">
        <w:t>with</w:t>
      </w:r>
      <w:r w:rsidR="00C03909" w:rsidRPr="00974B87">
        <w:t xml:space="preserve">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50% reduction</w:t>
      </w:r>
      <w:r w:rsidR="000461DB">
        <w:t xml:space="preserve"> in</w:t>
      </w:r>
      <w:r w:rsidR="004E05B9" w:rsidRPr="00974B87">
        <w:t xml:space="preserve"> </w:t>
      </w:r>
      <w:r w:rsidR="00602E66" w:rsidRPr="00974B87">
        <w:t>spring annual precipitation</w:t>
      </w:r>
      <w:r w:rsidR="007C0967" w:rsidRPr="00974B87">
        <w:t xml:space="preserve"> for our driest population</w:t>
      </w:r>
      <w:r w:rsidR="003D6950" w:rsidRPr="00974B87">
        <w:t>)</w:t>
      </w:r>
      <w:r w:rsidR="007C0967" w:rsidRPr="00974B87">
        <w:t>. This resulted in cohorts of offspring that had experience</w:t>
      </w:r>
      <w:r w:rsidR="00B83854">
        <w:t>d</w:t>
      </w:r>
      <w:r w:rsidR="007C0967" w:rsidRPr="00974B87">
        <w:t xml:space="preserve"> four different levels of </w:t>
      </w:r>
      <w:r w:rsidR="00B83854">
        <w:t>generational</w:t>
      </w:r>
      <w:r w:rsidR="007C0967" w:rsidRPr="00974B87">
        <w:t xml:space="preserve"> water </w:t>
      </w:r>
      <w:r w:rsidR="00B83854">
        <w:t xml:space="preserve">availability, </w:t>
      </w:r>
      <w:r w:rsidR="007C0967" w:rsidRPr="00974B87">
        <w:t xml:space="preserve">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limitation</w:t>
      </w:r>
      <w:r w:rsidR="00B83854">
        <w:t xml:space="preserve"> in succession</w:t>
      </w:r>
      <w:r w:rsidR="00D56FD1">
        <w:t xml:space="preserve"> (Figure 2)</w:t>
      </w:r>
      <w:r w:rsidR="007C0967" w:rsidRPr="00974B87">
        <w:t xml:space="preserve">.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w:t>
      </w:r>
      <w:r w:rsidR="00D56FD1">
        <w:t>seed source</w:t>
      </w:r>
      <w:r w:rsidR="00485E46" w:rsidRPr="00974B87">
        <w:t xml:space="preserve"> site </w:t>
      </w:r>
      <w:r w:rsidR="006A6EEF">
        <w:t xml:space="preserve">spring </w:t>
      </w:r>
      <w:r w:rsidR="00236B13" w:rsidRPr="00974B87">
        <w:t>VPD</w:t>
      </w:r>
      <w:r w:rsidR="00F27AD0">
        <w:t xml:space="preserve"> variability</w:t>
      </w:r>
      <w:r w:rsidR="00485E46" w:rsidRPr="00974B87">
        <w:t xml:space="preserve">, we measured several performance and </w:t>
      </w:r>
      <w:r w:rsidR="00485E46" w:rsidRPr="00974B87">
        <w:lastRenderedPageBreak/>
        <w:t>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66B4CB4" w14:textId="77777777" w:rsidR="00C93EDA" w:rsidRDefault="00C93EDA" w:rsidP="00C93EDA">
      <w:pPr>
        <w:spacing w:line="480" w:lineRule="auto"/>
        <w:rPr>
          <w:b/>
          <w:bCs/>
        </w:rPr>
      </w:pPr>
    </w:p>
    <w:p w14:paraId="1E4BBCE9" w14:textId="1938B0E0" w:rsidR="00726A3E" w:rsidRPr="00C93EDA" w:rsidRDefault="00AA5CE2" w:rsidP="00AB35B1">
      <w:pPr>
        <w:pStyle w:val="Heading2"/>
      </w:pPr>
      <w:r>
        <w:t>MATERIALS AND METHODS</w:t>
      </w:r>
    </w:p>
    <w:p w14:paraId="1290F8BD" w14:textId="285A5ECD" w:rsidR="00D36937" w:rsidRPr="00C93EDA" w:rsidRDefault="00D36937" w:rsidP="00726A3E">
      <w:pPr>
        <w:spacing w:line="480" w:lineRule="auto"/>
        <w:rPr>
          <w:b/>
          <w:bCs/>
        </w:rPr>
      </w:pPr>
      <w:r w:rsidRPr="00C93EDA">
        <w:rPr>
          <w:b/>
          <w:bCs/>
        </w:rPr>
        <w:t xml:space="preserve">Study </w:t>
      </w:r>
      <w:r w:rsidR="005C545F" w:rsidRPr="00C93EDA">
        <w:rPr>
          <w:b/>
          <w:bCs/>
        </w:rPr>
        <w:t>species, source populations, and seed collection</w:t>
      </w:r>
    </w:p>
    <w:p w14:paraId="0525F985" w14:textId="7663A2F1" w:rsidR="00974B87" w:rsidRPr="00974B87" w:rsidRDefault="00B92024" w:rsidP="00595FB1">
      <w:pPr>
        <w:spacing w:line="480" w:lineRule="auto"/>
        <w:ind w:firstLine="720"/>
      </w:pPr>
      <w:r w:rsidRPr="00974B87">
        <w:rPr>
          <w:i/>
          <w:iCs/>
        </w:rPr>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DE092C">
        <w:instrText xml:space="preserve"> ADDIN ZOTERO_ITEM CSL_CITATION {"citationID":"Sbp4EqP2","properties":{"formattedCitation":"(Sharma et al., 1992)","plainCitation":"(Sharma et al., 1992)","dontUpdate":true,"noteIndex":0},"citationItems":[{"id":54,"uris":["http://zotero.org/users/6894025/items/EB4LDNJV"],"itemData":{"id":54,"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w:t>
      </w:r>
      <w:r w:rsidR="00C561B4">
        <w:t xml:space="preserve">range </w:t>
      </w:r>
      <w:r w:rsidR="007A2F9E" w:rsidRPr="00974B87">
        <w:t xml:space="preserve">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hairy, grass</w:t>
      </w:r>
      <w:r w:rsidR="00C561B4">
        <w:t>-</w:t>
      </w:r>
      <w:r w:rsidR="000B7369" w:rsidRPr="00974B87">
        <w:t>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DE092C">
        <w:instrText xml:space="preserve"> ADDIN ZOTERO_ITEM CSL_CITATION {"citationID":"TPpDh7Ec","properties":{"formattedCitation":"(Wood et al., 2015)","plainCitation":"(Wood et al., 2015)","noteIndex":0},"citationItems":[{"id":108,"uris":["http://zotero.org/users/6894025/items/B5RFFLG8"],"itemData":{"id":108,"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D227DE">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DE092C">
        <w:instrText xml:space="preserve"> ADDIN ZOTERO_ITEM CSL_CITATION {"citationID":"PoSukgxi","properties":{"formattedCitation":"(Gremer &amp; Venable, 2014)","plainCitation":"(Gremer &amp; Venable, 2014)","noteIndex":0},"citationItems":[{"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D227DE">
        <w:rPr>
          <w:noProof/>
        </w:rPr>
        <w:t>(Gremer &amp; Venable, 2014)</w:t>
      </w:r>
      <w:r w:rsidR="0036576A" w:rsidRPr="00974B87">
        <w:fldChar w:fldCharType="end"/>
      </w:r>
      <w:r w:rsidR="00BB29CA" w:rsidRPr="00974B87">
        <w:t xml:space="preserve">, its ability to seed bank </w:t>
      </w:r>
      <w:r w:rsidR="003463E9" w:rsidRPr="00974B87">
        <w:fldChar w:fldCharType="begin"/>
      </w:r>
      <w:r w:rsidR="00DE092C">
        <w:instrText xml:space="preserve"> ADDIN ZOTERO_ITEM CSL_CITATION {"citationID":"RIbHaOCG","properties":{"formattedCitation":"(Haight et al., 2019)","plainCitation":"(Haight et al., 2019)","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D227DE">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DE092C">
        <w:instrText xml:space="preserve"> ADDIN ZOTERO_ITEM CSL_CITATION {"citationID":"4XIRRXVX","properties":{"formattedCitation":"(Barak et al., 2015)","plainCitation":"(Barak et al., 2015)","noteIndex":0},"citationItems":[{"id":106,"uris":["http://zotero.org/users/6894025/items/MRQBT7ZU"],"itemData":{"id":106,"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D227DE">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DE092C">
        <w:instrText xml:space="preserve"> ADDIN ZOTERO_ITEM CSL_CITATION {"citationID":"4oNSvTUI","properties":{"formattedCitation":"(Klein &amp; Mitchell, 2023)","plainCitation":"(Klein &amp; Mitchell, 2023)","dontUpdate":true,"noteIndex":0},"citationItems":[{"id":152,"uris":["http://zotero.org/users/6894025/items/ZYXH9G85"],"itemData":{"id":152,"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w:t>
      </w:r>
      <w:r w:rsidR="00C561B4">
        <w:rPr>
          <w:noProof/>
        </w:rPr>
        <w:t>4</w:t>
      </w:r>
      <w:r w:rsidR="00230240" w:rsidRPr="00974B87">
        <w:rPr>
          <w:noProof/>
        </w:rPr>
        <w:t>)</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1DCFD7F0" w:rsidR="007C4EB1" w:rsidRPr="00C93EDA" w:rsidRDefault="007C4EB1" w:rsidP="007C4EB1">
      <w:pPr>
        <w:spacing w:line="480" w:lineRule="auto"/>
        <w:rPr>
          <w:b/>
          <w:bCs/>
        </w:rPr>
      </w:pPr>
      <w:r w:rsidRPr="00C93EDA">
        <w:rPr>
          <w:b/>
          <w:bCs/>
        </w:rPr>
        <w:t xml:space="preserve">Water </w:t>
      </w:r>
      <w:r w:rsidR="00690342">
        <w:rPr>
          <w:b/>
          <w:bCs/>
        </w:rPr>
        <w:t>l</w:t>
      </w:r>
      <w:r w:rsidRPr="00C93EDA">
        <w:rPr>
          <w:b/>
          <w:bCs/>
        </w:rPr>
        <w:t xml:space="preserve">imitation </w:t>
      </w:r>
      <w:r w:rsidR="00690342">
        <w:rPr>
          <w:b/>
          <w:bCs/>
        </w:rPr>
        <w:t>e</w:t>
      </w:r>
      <w:r w:rsidRPr="00C93EDA">
        <w:rPr>
          <w:b/>
          <w:bCs/>
        </w:rPr>
        <w:t>xperiments</w:t>
      </w:r>
    </w:p>
    <w:p w14:paraId="7ACCBAC2" w14:textId="510838C0" w:rsidR="007C4EB1" w:rsidRPr="00AA5CE2" w:rsidRDefault="006A0D0A" w:rsidP="00690397">
      <w:pPr>
        <w:spacing w:line="480" w:lineRule="auto"/>
        <w:rPr>
          <w:b/>
          <w:bCs/>
          <w:i/>
          <w:iCs/>
        </w:rPr>
      </w:pPr>
      <w:r>
        <w:rPr>
          <w:b/>
          <w:bCs/>
          <w:i/>
          <w:iCs/>
        </w:rPr>
        <w:lastRenderedPageBreak/>
        <w:t xml:space="preserve">F1 - </w:t>
      </w:r>
      <w:proofErr w:type="gramStart"/>
      <w:r w:rsidR="007C4EB1" w:rsidRPr="00AA5CE2">
        <w:rPr>
          <w:b/>
          <w:bCs/>
          <w:i/>
          <w:iCs/>
        </w:rPr>
        <w:t xml:space="preserve">Common </w:t>
      </w:r>
      <w:r w:rsidR="00C93EDA" w:rsidRPr="00AA5CE2">
        <w:rPr>
          <w:b/>
          <w:bCs/>
          <w:i/>
          <w:iCs/>
        </w:rPr>
        <w:t>g</w:t>
      </w:r>
      <w:r w:rsidR="007C4EB1" w:rsidRPr="00AA5CE2">
        <w:rPr>
          <w:b/>
          <w:bCs/>
          <w:i/>
          <w:iCs/>
        </w:rPr>
        <w:t>arden</w:t>
      </w:r>
      <w:proofErr w:type="gramEnd"/>
      <w:r w:rsidR="007C4EB1" w:rsidRPr="00AA5CE2">
        <w:rPr>
          <w:b/>
          <w:bCs/>
          <w:i/>
          <w:iCs/>
        </w:rPr>
        <w:t xml:space="preserve"> </w:t>
      </w:r>
      <w:r w:rsidR="00C93EDA" w:rsidRPr="00AA5CE2">
        <w:rPr>
          <w:b/>
          <w:bCs/>
          <w:i/>
          <w:iCs/>
        </w:rPr>
        <w:t>e</w:t>
      </w:r>
      <w:r w:rsidR="007C4EB1" w:rsidRPr="00AA5CE2">
        <w:rPr>
          <w:b/>
          <w:bCs/>
          <w:i/>
          <w:iCs/>
        </w:rPr>
        <w:t>xperiment</w:t>
      </w:r>
    </w:p>
    <w:p w14:paraId="6B66A360" w14:textId="5EFD6D44" w:rsidR="009D190C" w:rsidRPr="00974B87" w:rsidRDefault="007C4EB1" w:rsidP="009D190C">
      <w:pPr>
        <w:spacing w:line="48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C561B4">
        <w:t>4</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w:t>
      </w:r>
      <w:r w:rsidR="00C561B4">
        <w:t xml:space="preserve"> in a</w:t>
      </w:r>
      <w:r w:rsidR="00B635DD" w:rsidRPr="00974B87">
        <w:t xml:space="preserve"> </w:t>
      </w:r>
      <w:r w:rsidR="009D190C" w:rsidRPr="00974B87">
        <w:t xml:space="preserve">common </w:t>
      </w:r>
      <w:r w:rsidR="00C561B4">
        <w:t>garden</w:t>
      </w:r>
      <w:r w:rsidR="009D190C" w:rsidRPr="00974B87">
        <w:t xml:space="preserve">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w:t>
      </w:r>
      <w:r w:rsidR="00C93EDA">
        <w:t>northern New Mexico</w:t>
      </w:r>
      <w:r w:rsidR="009D190C" w:rsidRPr="00974B87">
        <w:t>. The common garden has a 30-year MAP of 331 mm and 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w:t>
      </w:r>
      <w:r w:rsidR="00690342">
        <w:t>1</w:t>
      </w:r>
      <w:r w:rsidR="009D190C" w:rsidRPr="00974B87">
        <w:t xml:space="preserve"> populations.</w:t>
      </w:r>
      <w:r w:rsidRPr="00974B87">
        <w:t xml:space="preserve"> </w:t>
      </w:r>
    </w:p>
    <w:p w14:paraId="3FCC7E34" w14:textId="5BE7ACA1" w:rsidR="009D190C" w:rsidRPr="00974B87" w:rsidRDefault="00B635DD" w:rsidP="008933C4">
      <w:pPr>
        <w:spacing w:line="48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w:t>
      </w:r>
      <w:r w:rsidR="00C561B4">
        <w:t>4</w:t>
      </w:r>
      <w:r w:rsidR="0047460D" w:rsidRPr="00974B87">
        <w:t>.</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EDF1995" w:rsidR="009D190C" w:rsidRPr="00AA5CE2" w:rsidRDefault="009D190C" w:rsidP="009D190C">
      <w:pPr>
        <w:spacing w:line="480" w:lineRule="auto"/>
        <w:rPr>
          <w:b/>
          <w:bCs/>
          <w:i/>
          <w:iCs/>
        </w:rPr>
      </w:pPr>
      <w:r w:rsidRPr="00AA5CE2">
        <w:rPr>
          <w:b/>
          <w:bCs/>
          <w:i/>
          <w:iCs/>
        </w:rPr>
        <w:t xml:space="preserve">F2 </w:t>
      </w:r>
      <w:r w:rsidR="00AC727B" w:rsidRPr="00AA5CE2">
        <w:rPr>
          <w:b/>
          <w:bCs/>
          <w:i/>
          <w:iCs/>
        </w:rPr>
        <w:t xml:space="preserve">- </w:t>
      </w:r>
      <w:r w:rsidRPr="00AA5CE2">
        <w:rPr>
          <w:b/>
          <w:bCs/>
          <w:i/>
          <w:iCs/>
        </w:rPr>
        <w:t>Greenhouse experiment</w:t>
      </w:r>
    </w:p>
    <w:p w14:paraId="4125B07C" w14:textId="629CF0F6" w:rsidR="00F25CCF" w:rsidRPr="00974B87" w:rsidRDefault="00AE513A" w:rsidP="008B22F5">
      <w:pPr>
        <w:spacing w:line="48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w:t>
      </w:r>
      <w:r w:rsidR="00690342">
        <w:t>P</w:t>
      </w:r>
      <w:r w:rsidR="009D190C" w:rsidRPr="00974B87">
        <w:t xml:space="preserve">opulation </w:t>
      </w:r>
      <w:r w:rsidR="00690342">
        <w:t>2</w:t>
      </w:r>
      <w:r w:rsidR="00475673" w:rsidRPr="00974B87">
        <w:t xml:space="preserve">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 xml:space="preserve">scarified with 150-grit </w:t>
      </w:r>
      <w:r w:rsidR="007C1D10" w:rsidRPr="00974B87">
        <w:lastRenderedPageBreak/>
        <w:t>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690342" w:rsidRPr="00974B87">
        <w:t xml:space="preserve">The planting substrate was sterilized via an autoclave at 121 C for </w:t>
      </w:r>
      <w:r w:rsidR="00690342">
        <w:t>three</w:t>
      </w:r>
      <w:r w:rsidR="00690342" w:rsidRPr="00974B87">
        <w:t xml:space="preserve"> consecutive days.</w:t>
      </w:r>
      <w:r w:rsidR="00690342">
        <w:t xml:space="preserve"> </w:t>
      </w:r>
      <w:r w:rsidR="001D205D" w:rsidRPr="00974B87">
        <w:t xml:space="preserve">We sowed </w:t>
      </w:r>
      <w:r w:rsidR="00690342">
        <w:t>five to eight</w:t>
      </w:r>
      <w:r w:rsidR="001D205D" w:rsidRPr="00974B87">
        <w:t xml:space="preserve">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w:t>
      </w:r>
      <w:r w:rsidR="00C561B4">
        <w:t xml:space="preserve">was </w:t>
      </w:r>
      <w:r w:rsidR="004D1261" w:rsidRPr="00974B87">
        <w:t xml:space="preserve">comprised </w:t>
      </w:r>
      <w:r w:rsidR="00544886" w:rsidRPr="00974B87">
        <w:t>of</w:t>
      </w:r>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35BD793F" w14:textId="26EEBD68" w:rsidR="00D95408" w:rsidRDefault="00AC5122" w:rsidP="00916553">
      <w:pPr>
        <w:spacing w:line="480" w:lineRule="auto"/>
        <w:ind w:firstLine="720"/>
      </w:pPr>
      <w:r w:rsidRPr="00974B87">
        <w:t>To maximize differences between our two water</w:t>
      </w:r>
      <w:r w:rsidR="00690342">
        <w:t>ing</w:t>
      </w:r>
      <w:r w:rsidRPr="00974B87">
        <w:t xml:space="preserve"> treatments, plants in the control treatment received water</w:t>
      </w:r>
      <w:r w:rsidR="00474E8D" w:rsidRPr="00974B87">
        <w:t xml:space="preserve"> equal to the 30-year mean spring (</w:t>
      </w:r>
      <w:r w:rsidR="00690342">
        <w:t xml:space="preserve">April - </w:t>
      </w:r>
      <w:r w:rsidR="00474E8D" w:rsidRPr="00974B87">
        <w:t xml:space="preserve">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r w:rsidR="00ED463A">
        <w:t>.</w:t>
      </w:r>
    </w:p>
    <w:p w14:paraId="17B2BD5D" w14:textId="77777777" w:rsidR="00D95408" w:rsidRDefault="00D95408" w:rsidP="00916553">
      <w:pPr>
        <w:spacing w:line="480" w:lineRule="auto"/>
        <w:ind w:firstLine="720"/>
      </w:pPr>
    </w:p>
    <w:p w14:paraId="5663D280" w14:textId="03836ACB" w:rsidR="00B215E2" w:rsidRPr="00974B87" w:rsidRDefault="00B215E2" w:rsidP="00D56FD1">
      <w:pPr>
        <w:spacing w:line="480" w:lineRule="auto"/>
      </w:pPr>
    </w:p>
    <w:p w14:paraId="5838B94C" w14:textId="7CBD6275" w:rsidR="006A5597" w:rsidRPr="0098538C" w:rsidRDefault="00FF3219" w:rsidP="006110E1">
      <w:pPr>
        <w:rPr>
          <w:b/>
          <w:bCs/>
          <w:sz w:val="22"/>
          <w:szCs w:val="22"/>
        </w:rPr>
      </w:pPr>
      <w:r w:rsidRPr="0098538C">
        <w:rPr>
          <w:b/>
          <w:bCs/>
        </w:rPr>
        <w:lastRenderedPageBreak/>
        <w:t>Figure</w:t>
      </w:r>
      <w:r w:rsidR="004B56F2" w:rsidRPr="0098538C">
        <w:rPr>
          <w:b/>
          <w:bCs/>
        </w:rPr>
        <w:t xml:space="preserve"> 1.</w:t>
      </w:r>
      <w:r w:rsidR="004B56F2" w:rsidRPr="0098538C">
        <w:t xml:space="preserve"> </w:t>
      </w:r>
      <w:r w:rsidR="006110E1" w:rsidRPr="0098538C">
        <w:t xml:space="preserve">a) </w:t>
      </w:r>
      <w:r w:rsidR="00D56FD1">
        <w:t>Seed source site c</w:t>
      </w:r>
      <w:r w:rsidR="00B43806" w:rsidRPr="0098538C">
        <w:t>ollection locations</w:t>
      </w:r>
      <w:r w:rsidRPr="0098538C">
        <w:t xml:space="preserve"> </w:t>
      </w:r>
      <w:r w:rsidR="00B43806" w:rsidRPr="0098538C">
        <w:t xml:space="preserve">and </w:t>
      </w:r>
      <w:r w:rsidR="006110E1" w:rsidRPr="0098538C">
        <w:t xml:space="preserve">b) </w:t>
      </w:r>
      <w:r w:rsidR="005B5DB8" w:rsidRPr="0098538C">
        <w:t xml:space="preserve">growing season </w:t>
      </w:r>
      <w:r w:rsidR="00B43806" w:rsidRPr="0098538C">
        <w:t>climate characteristics for each population</w:t>
      </w:r>
      <w:r w:rsidR="006110E1" w:rsidRPr="0098538C">
        <w:t xml:space="preserve"> of </w:t>
      </w:r>
      <w:r w:rsidR="006110E1" w:rsidRPr="0098538C">
        <w:rPr>
          <w:i/>
          <w:iCs/>
        </w:rPr>
        <w:t>Plantago patagonica.</w:t>
      </w:r>
      <w:r w:rsidR="005C0358" w:rsidRPr="0098538C">
        <w:rPr>
          <w:i/>
          <w:iCs/>
        </w:rPr>
        <w:t xml:space="preserve"> </w:t>
      </w:r>
      <w:r w:rsidR="005B5DB8" w:rsidRPr="0098538C">
        <w:t>Spring c</w:t>
      </w:r>
      <w:r w:rsidR="00DD12D7" w:rsidRPr="0098538C">
        <w:t>limate characteristics were averaged across 30 years (1</w:t>
      </w:r>
      <w:r w:rsidR="005C0358" w:rsidRPr="0098538C">
        <w:t>989 – 2019</w:t>
      </w:r>
      <w:r w:rsidR="005B5DB8" w:rsidRPr="0098538C">
        <w:t>, April – June</w:t>
      </w:r>
      <w:r w:rsidR="005C0358" w:rsidRPr="0098538C">
        <w:t>). SVPD = spring VPD.</w:t>
      </w:r>
    </w:p>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10"/>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057943A9" w14:textId="77777777" w:rsidR="00690342" w:rsidRDefault="00690342" w:rsidP="00DC7157">
      <w:pPr>
        <w:rPr>
          <w:b/>
          <w:bCs/>
        </w:rPr>
      </w:pPr>
    </w:p>
    <w:p w14:paraId="4B099BDC" w14:textId="77777777" w:rsidR="006A0D0A" w:rsidRDefault="006A0D0A" w:rsidP="00DC7157">
      <w:pPr>
        <w:rPr>
          <w:b/>
          <w:bCs/>
        </w:rPr>
      </w:pPr>
    </w:p>
    <w:p w14:paraId="3C7D5B1E" w14:textId="4F5D5819" w:rsidR="008808B3" w:rsidRPr="0098538C" w:rsidRDefault="004B56F2" w:rsidP="00DC7157">
      <w:pPr>
        <w:rPr>
          <w:b/>
          <w:bCs/>
        </w:rPr>
      </w:pPr>
      <w:r w:rsidRPr="0098538C">
        <w:rPr>
          <w:b/>
          <w:bCs/>
        </w:rPr>
        <w:t>Figure 2.</w:t>
      </w:r>
      <w:r w:rsidR="00362C4C" w:rsidRPr="0098538C">
        <w:t xml:space="preserve"> </w:t>
      </w:r>
      <w:r w:rsidR="00887465" w:rsidRPr="0098538C">
        <w:t xml:space="preserve">Schematic of the </w:t>
      </w:r>
      <w:r w:rsidR="00354E47" w:rsidRPr="0098538C">
        <w:t>fully factorial</w:t>
      </w:r>
      <w:r w:rsidR="00887465" w:rsidRPr="0098538C">
        <w:t xml:space="preserve"> e</w:t>
      </w:r>
      <w:r w:rsidR="00DC7157" w:rsidRPr="0098538C">
        <w:t>xperimental design</w:t>
      </w:r>
      <w:r w:rsidR="0082181C" w:rsidRPr="0098538C">
        <w:t xml:space="preserve"> detailing F1 and F2 generations.</w:t>
      </w:r>
      <w:r w:rsidR="00855BBC" w:rsidRPr="0098538C">
        <w:t xml:space="preserve"> </w:t>
      </w:r>
      <w:r w:rsidR="0062300E" w:rsidRPr="0098538C">
        <w:t>We</w:t>
      </w:r>
      <w:r w:rsidR="00855BBC" w:rsidRPr="0098538C">
        <w:t xml:space="preserve"> collected seeds from </w:t>
      </w:r>
      <w:r w:rsidR="00E3787C" w:rsidRPr="0098538C">
        <w:t>individuals</w:t>
      </w:r>
      <w:r w:rsidR="00EB3687" w:rsidRPr="0098538C">
        <w:t xml:space="preserve"> in natural </w:t>
      </w:r>
      <w:r w:rsidR="00EB3687" w:rsidRPr="0098538C">
        <w:rPr>
          <w:i/>
          <w:iCs/>
        </w:rPr>
        <w:t xml:space="preserve">Plantago patagonica </w:t>
      </w:r>
      <w:r w:rsidR="00E3787C" w:rsidRPr="0098538C">
        <w:t>populations</w:t>
      </w:r>
      <w:r w:rsidR="00EB3687" w:rsidRPr="0098538C">
        <w:t xml:space="preserve"> across a </w:t>
      </w:r>
      <w:r w:rsidR="00E3787C" w:rsidRPr="0098538C">
        <w:t xml:space="preserve">climatic gradient in AZ, UT, NM, and CO (Figure 1). </w:t>
      </w:r>
      <w:r w:rsidR="00FA1DD9" w:rsidRPr="0098538C">
        <w:t>In F1, t</w:t>
      </w:r>
      <w:r w:rsidR="00E3787C" w:rsidRPr="0098538C">
        <w:t>hese seeds were reare</w:t>
      </w:r>
      <w:r w:rsidR="00FA1DD9" w:rsidRPr="0098538C">
        <w:t>d in a common-garden experiment and exposed to two experimental watering conditions. In F2, seeds from F1 were reared in a</w:t>
      </w:r>
      <w:r w:rsidR="00354E47" w:rsidRPr="0098538C">
        <w:t xml:space="preserve"> greenhouse experimental and again exposed to two experimental watering conditions, resulting four</w:t>
      </w:r>
      <w:r w:rsidR="00EB013F" w:rsidRPr="0098538C">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1">
                      <a:extLst>
                        <a:ext uri="{96DAC541-7B7A-43D3-8B79-37D633B846F1}">
                          <asvg:svgBlip xmlns:asvg="http://schemas.microsoft.com/office/drawing/2016/SVG/main" r:embed="rId12"/>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7313C9D6" w:rsidR="0069482A" w:rsidRPr="00690342" w:rsidRDefault="007D11BD" w:rsidP="0069482A">
      <w:pPr>
        <w:spacing w:line="480" w:lineRule="auto"/>
        <w:rPr>
          <w:b/>
          <w:bCs/>
        </w:rPr>
      </w:pPr>
      <w:r w:rsidRPr="00690342">
        <w:rPr>
          <w:b/>
          <w:bCs/>
        </w:rPr>
        <w:lastRenderedPageBreak/>
        <w:t>T</w:t>
      </w:r>
      <w:r w:rsidR="00066429" w:rsidRPr="00690342">
        <w:rPr>
          <w:b/>
          <w:bCs/>
        </w:rPr>
        <w:t>rait data collection</w:t>
      </w:r>
    </w:p>
    <w:p w14:paraId="14064F49" w14:textId="4E459F92" w:rsidR="00AA4F4C" w:rsidRPr="00974B87" w:rsidRDefault="00B42174" w:rsidP="00AA4F4C">
      <w:pPr>
        <w:spacing w:line="480" w:lineRule="auto"/>
        <w:ind w:firstLine="720"/>
      </w:pPr>
      <w:r w:rsidRPr="00974B87">
        <w:t xml:space="preserve">To </w:t>
      </w:r>
      <w:r w:rsidR="00AC5122" w:rsidRPr="00974B87">
        <w:t xml:space="preserve">understand </w:t>
      </w:r>
      <w:r w:rsidRPr="00974B87">
        <w:t xml:space="preserve">the transgenerational effects of </w:t>
      </w:r>
      <w:r w:rsidR="00690342">
        <w:t xml:space="preserve">water limitation </w:t>
      </w:r>
      <w:r w:rsidRPr="00974B87">
        <w:t xml:space="preserve">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Germination was monitored daily for 20 days</w:t>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DE092C">
        <w:instrText xml:space="preserve"> ADDIN ZOTERO_ITEM CSL_CITATION {"citationID":"8ogXKEwb","properties":{"formattedCitation":"(Westoby, 1998)","plainCitation":"(Westoby, 1998)","noteIndex":0},"citationItems":[{"id":278,"uris":["http://zotero.org/users/6894025/items/YN3VZM8M"],"itemData":{"id":278,"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227DE">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733E3C7B" w:rsidR="00E6088D" w:rsidRPr="00974B87" w:rsidRDefault="00D4116D" w:rsidP="00E6088D">
      <w:pPr>
        <w:spacing w:line="48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DE092C">
        <w:instrText xml:space="preserve"> ADDIN ZOTERO_ITEM CSL_CITATION {"citationID":"7MDuI4gJ","properties":{"formattedCitation":"(Wright et al., 2004)","plainCitation":"(Wright et al., 2004)","noteIndex":0},"citationItems":[{"id":99,"uris":["http://zotero.org/users/6894025/items/TB6NDQF5"],"itemData":{"id":99,"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D227DE">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DE092C">
        <w:instrText xml:space="preserve"> ADDIN ZOTERO_ITEM CSL_CITATION {"citationID":"FzmsbDZl","properties":{"formattedCitation":"(Crawley, 2009)","plainCitation":"(Crawley, 2009)","noteIndex":0},"citationItems":[{"id":105,"uris":["http://zotero.org/users/6894025/items/9DPTUKCZ"],"itemData":{"id":105,"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D227DE">
        <w:rPr>
          <w:noProof/>
        </w:rPr>
        <w:t>(Crawley, 2009)</w:t>
      </w:r>
      <w:r w:rsidR="00E6088D" w:rsidRPr="00974B87">
        <w:fldChar w:fldCharType="end"/>
      </w:r>
      <w:r w:rsidR="00E6088D" w:rsidRPr="00974B87">
        <w:t>:</w:t>
      </w:r>
    </w:p>
    <w:p w14:paraId="13C71F73" w14:textId="355817BE" w:rsidR="00653E4D" w:rsidRPr="00974B87" w:rsidRDefault="00E6088D" w:rsidP="00E6088D">
      <w:pPr>
        <w:spacing w:line="480" w:lineRule="auto"/>
        <w:ind w:firstLine="720"/>
      </w:pPr>
      <w:r w:rsidRPr="00974B87">
        <w:t>RGR = ln (final size / initial size)</w:t>
      </w:r>
    </w:p>
    <w:p w14:paraId="7291D0DB" w14:textId="6CFE09FB" w:rsidR="00653E4D" w:rsidRPr="00974B87" w:rsidRDefault="00AB386F" w:rsidP="00FA2ED2">
      <w:pPr>
        <w:spacing w:line="48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 xml:space="preserve">area of fresh leaf divided by </w:t>
      </w:r>
      <w:r w:rsidR="000D6AD9" w:rsidRPr="00974B87">
        <w:lastRenderedPageBreak/>
        <w:t>t</w:t>
      </w:r>
      <w:r w:rsidR="008A6450" w:rsidRPr="00974B87">
        <w:t>he oven dried mass. Leaf dry matter content was calculated as the leaf dry weight divided by the saturated leaf weight.</w:t>
      </w:r>
    </w:p>
    <w:p w14:paraId="16B53AAB" w14:textId="77777777" w:rsidR="00690342" w:rsidRDefault="00A32E0A" w:rsidP="00A32E0A">
      <w:pPr>
        <w:spacing w:line="48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 xml:space="preserve">begun to </w:t>
      </w:r>
      <w:r w:rsidR="00DE18B3">
        <w:t>ripen</w:t>
      </w:r>
      <w:r w:rsidR="005F51C2" w:rsidRPr="00974B87">
        <w:t xml:space="preserve"> but before the plant had </w:t>
      </w:r>
      <w:r w:rsidR="00161F8D" w:rsidRPr="00974B87">
        <w:t xml:space="preserve">fully </w:t>
      </w:r>
      <w:r w:rsidR="005F51C2" w:rsidRPr="00974B87">
        <w:t>senesced</w:t>
      </w:r>
      <w:r w:rsidR="00966000" w:rsidRPr="00974B87">
        <w:t>, seed heads were collected and stored for</w:t>
      </w:r>
      <w:r w:rsidR="00DE18B3">
        <w:t xml:space="preserve"> further</w:t>
      </w:r>
      <w:r w:rsidR="00966000" w:rsidRPr="00974B87">
        <w:t xml:space="preserve">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t>root:shoot</w:t>
      </w:r>
      <w:proofErr w:type="spellEnd"/>
      <w:proofErr w:type="gramEnd"/>
      <w:r w:rsidR="00AC35D1" w:rsidRPr="00974B87">
        <w:t xml:space="preserve"> (R:S)</w:t>
      </w:r>
      <w:r w:rsidR="005F51C2" w:rsidRPr="00974B87">
        <w:t xml:space="preserve"> ratio.</w:t>
      </w:r>
      <w:r w:rsidR="00447628" w:rsidRPr="00974B87">
        <w:t xml:space="preserve"> The mass of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p>
    <w:p w14:paraId="79BFB695" w14:textId="389DBF00" w:rsidR="00835C56" w:rsidRPr="00974B87" w:rsidRDefault="00835C56" w:rsidP="00A32E0A">
      <w:pPr>
        <w:spacing w:line="480" w:lineRule="auto"/>
        <w:ind w:firstLine="720"/>
      </w:pPr>
      <w:r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595FB1">
      <w:pPr>
        <w:spacing w:line="48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182064AC" w:rsidR="00066429" w:rsidRPr="00690342" w:rsidRDefault="00FF153E" w:rsidP="00726A3E">
      <w:pPr>
        <w:spacing w:line="480" w:lineRule="auto"/>
        <w:rPr>
          <w:b/>
          <w:bCs/>
        </w:rPr>
      </w:pPr>
      <w:r w:rsidRPr="00690342">
        <w:rPr>
          <w:b/>
          <w:bCs/>
        </w:rPr>
        <w:t>Statistical analysi</w:t>
      </w:r>
      <w:r w:rsidR="00066429" w:rsidRPr="00690342">
        <w:rPr>
          <w:b/>
          <w:bCs/>
        </w:rPr>
        <w:t>s</w:t>
      </w:r>
    </w:p>
    <w:p w14:paraId="21EB5FEB" w14:textId="17CEB0D4" w:rsidR="005549DB" w:rsidRPr="00AA5CE2" w:rsidRDefault="005549DB" w:rsidP="00690342">
      <w:pPr>
        <w:spacing w:line="480" w:lineRule="auto"/>
        <w:rPr>
          <w:b/>
          <w:bCs/>
          <w:i/>
          <w:iCs/>
        </w:rPr>
      </w:pPr>
      <w:r w:rsidRPr="00AA5CE2">
        <w:rPr>
          <w:b/>
          <w:bCs/>
          <w:i/>
          <w:iCs/>
        </w:rPr>
        <w:t xml:space="preserve">Is there evidence of </w:t>
      </w:r>
      <w:r w:rsidR="00916553" w:rsidRPr="00AA5CE2">
        <w:rPr>
          <w:b/>
          <w:bCs/>
          <w:i/>
          <w:iCs/>
        </w:rPr>
        <w:t>TGP</w:t>
      </w:r>
      <w:r w:rsidRPr="00AA5CE2">
        <w:rPr>
          <w:b/>
          <w:bCs/>
          <w:i/>
          <w:iCs/>
        </w:rPr>
        <w:t xml:space="preserve"> in response to </w:t>
      </w:r>
      <w:r w:rsidR="00916553" w:rsidRPr="00AA5CE2">
        <w:rPr>
          <w:b/>
          <w:bCs/>
          <w:i/>
          <w:iCs/>
        </w:rPr>
        <w:t>water limitation</w:t>
      </w:r>
      <w:r w:rsidRPr="00AA5CE2">
        <w:rPr>
          <w:b/>
          <w:bCs/>
          <w:i/>
          <w:iCs/>
        </w:rPr>
        <w:t xml:space="preserve"> in P. patagonica?</w:t>
      </w:r>
      <w:r w:rsidR="000969F0" w:rsidRPr="00AA5CE2">
        <w:rPr>
          <w:b/>
          <w:bCs/>
          <w:i/>
          <w:iCs/>
        </w:rPr>
        <w:tab/>
      </w:r>
    </w:p>
    <w:p w14:paraId="2DE96C15" w14:textId="539DE3D4" w:rsidR="007B7D8D" w:rsidRPr="00974B87" w:rsidRDefault="000969F0" w:rsidP="00077CDD">
      <w:pPr>
        <w:spacing w:line="48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xml:space="preserve">) </w:t>
      </w:r>
      <w:r w:rsidR="00414073" w:rsidRPr="00974B87">
        <w:lastRenderedPageBreak/>
        <w:t>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E18B3">
        <w:t>, in some populations under some treatments, very few individuals produced reproductive structures</w:t>
      </w:r>
      <w:r w:rsidR="00D80D6C" w:rsidRPr="00974B87">
        <w:t>.</w:t>
      </w:r>
      <w:r w:rsidR="00EA2465" w:rsidRPr="00974B87">
        <w:t xml:space="preserve"> </w:t>
      </w:r>
      <w:r w:rsidR="00DE18B3">
        <w:t xml:space="preserve">Thus, </w:t>
      </w:r>
      <w:r w:rsidR="00EA2465" w:rsidRPr="00974B87">
        <w:t xml:space="preserve">we used a zero-inflated hurdle model </w:t>
      </w:r>
      <w:r w:rsidR="00131C74" w:rsidRPr="00974B87">
        <w:t>to represent the tw</w:t>
      </w:r>
      <w:r w:rsidR="00C32B6F" w:rsidRPr="00974B87">
        <w:t xml:space="preserve">o biological processes: whether a plant </w:t>
      </w:r>
      <w:r w:rsidR="00165351" w:rsidRPr="00974B87">
        <w:t>initiated</w:t>
      </w:r>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857C9B">
      <w:pPr>
        <w:spacing w:line="48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3157305A" w:rsidR="00E31419" w:rsidRPr="00974B87" w:rsidRDefault="00E31419" w:rsidP="00FA2ED2">
      <w:pPr>
        <w:spacing w:line="48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w:t>
      </w:r>
      <w:r w:rsidRPr="00974B87">
        <w:lastRenderedPageBreak/>
        <w:t xml:space="preserve">residuals, we used the transformed response variable. </w:t>
      </w:r>
      <w:proofErr w:type="spellStart"/>
      <w:r w:rsidRPr="00974B87">
        <w:t>Root:shoot</w:t>
      </w:r>
      <w:proofErr w:type="spellEnd"/>
      <w:r w:rsidRPr="00974B87">
        <w:t xml:space="preserve"> ratio, SLA, and LDMC were log</w:t>
      </w:r>
      <w:r w:rsidR="00DE18B3">
        <w:t xml:space="preserve"> transformed.</w:t>
      </w:r>
    </w:p>
    <w:p w14:paraId="69E07892" w14:textId="2E91E1E0" w:rsidR="00FA7026" w:rsidRPr="00974B87" w:rsidRDefault="00AB5C8F" w:rsidP="00FA7026">
      <w:pPr>
        <w:spacing w:line="48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6D2EFC">
        <w:t>WGP</w:t>
      </w:r>
      <w:r w:rsidR="00351D01" w:rsidRPr="00974B87">
        <w:t>.</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w:t>
      </w:r>
      <w:r w:rsidR="006D2EFC">
        <w:t>d</w:t>
      </w:r>
      <w:r w:rsidR="005F5BDF" w:rsidRPr="00974B87">
        <w:t xml:space="preserve"> that the effect of parental treatment on the phenotype depended on the offspring</w:t>
      </w:r>
      <w:r w:rsidR="001F562E" w:rsidRPr="00974B87">
        <w:t xml:space="preserve"> watering treatment</w:t>
      </w:r>
      <w:r w:rsidR="00C814D4" w:rsidRPr="00974B87">
        <w:t xml:space="preserve">, e.g. evidence of </w:t>
      </w:r>
      <w:r w:rsidR="006D2EFC">
        <w:t>TGP</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40A5B90D" w:rsidR="00222872" w:rsidRPr="00AA5CE2" w:rsidRDefault="00222872" w:rsidP="00690342">
      <w:pPr>
        <w:spacing w:line="480" w:lineRule="auto"/>
        <w:rPr>
          <w:b/>
          <w:bCs/>
          <w:i/>
          <w:iCs/>
        </w:rPr>
      </w:pPr>
      <w:r w:rsidRPr="00AA5CE2">
        <w:rPr>
          <w:b/>
          <w:bCs/>
          <w:i/>
          <w:iCs/>
        </w:rPr>
        <w:t xml:space="preserve">Does collection site </w:t>
      </w:r>
      <w:r w:rsidR="0042087D" w:rsidRPr="00AA5CE2">
        <w:rPr>
          <w:b/>
          <w:bCs/>
          <w:i/>
          <w:iCs/>
        </w:rPr>
        <w:t>climate variability</w:t>
      </w:r>
      <w:r w:rsidRPr="00AA5CE2">
        <w:rPr>
          <w:b/>
          <w:bCs/>
          <w:i/>
          <w:iCs/>
        </w:rPr>
        <w:t xml:space="preserve"> predict the magnitude of </w:t>
      </w:r>
      <w:r w:rsidR="00247E24" w:rsidRPr="00AA5CE2">
        <w:rPr>
          <w:b/>
          <w:bCs/>
          <w:i/>
          <w:iCs/>
        </w:rPr>
        <w:t xml:space="preserve">the </w:t>
      </w:r>
      <w:r w:rsidRPr="00AA5CE2">
        <w:rPr>
          <w:b/>
          <w:bCs/>
          <w:i/>
          <w:iCs/>
        </w:rPr>
        <w:t xml:space="preserve">TGP response to water limitation? </w:t>
      </w:r>
    </w:p>
    <w:p w14:paraId="27F68C47" w14:textId="4663F798" w:rsidR="00691823" w:rsidRPr="00974B87" w:rsidRDefault="00A66366" w:rsidP="00AE5287">
      <w:pPr>
        <w:spacing w:line="48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w:t>
      </w:r>
      <w:proofErr w:type="spellStart"/>
      <w:r w:rsidR="003D5FFD">
        <w:t>s</w:t>
      </w:r>
      <w:r w:rsidRPr="00974B87">
        <w:t>VPD</w:t>
      </w:r>
      <w:proofErr w:type="spellEnd"/>
      <w:r w:rsidRPr="00974B87">
        <w:t xml:space="preserve"> coefficient of variation</w:t>
      </w:r>
      <w:r w:rsidR="003D5FFD">
        <w:t xml:space="preserve">, </w:t>
      </w:r>
      <w:proofErr w:type="spellStart"/>
      <w:r w:rsidR="003D5FFD">
        <w:t>sVPD</w:t>
      </w:r>
      <w:proofErr w:type="spellEnd"/>
      <w:r w:rsidR="003D5FFD">
        <w:t>-CV</w:t>
      </w:r>
      <w:r w:rsidRPr="00974B87">
        <w:t>)</w:t>
      </w:r>
      <w:r w:rsidR="00324384" w:rsidRPr="00974B87">
        <w:t xml:space="preserve"> </w:t>
      </w:r>
      <w:r w:rsidR="00907F78" w:rsidRPr="00974B87">
        <w:t>influenced</w:t>
      </w:r>
      <w:r w:rsidR="001A0D24" w:rsidRPr="00974B87">
        <w:t xml:space="preserve"> the expression of </w:t>
      </w:r>
      <w:r w:rsidR="006D2EFC">
        <w:t>TGP</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proofErr w:type="spellStart"/>
      <w:r w:rsidR="003D5FFD">
        <w:t>s</w:t>
      </w:r>
      <w:r w:rsidR="002300C8" w:rsidRPr="00974B87">
        <w:t>VPD</w:t>
      </w:r>
      <w:proofErr w:type="spellEnd"/>
      <w:r w:rsidR="003D5FFD">
        <w:t>-</w:t>
      </w:r>
      <w:r w:rsidR="002300C8" w:rsidRPr="00974B87">
        <w:t>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proofErr w:type="spellStart"/>
      <w:r w:rsidR="003D5FFD">
        <w:t>s</w:t>
      </w:r>
      <w:r w:rsidR="008D61A5" w:rsidRPr="00974B87">
        <w:t>VPD</w:t>
      </w:r>
      <w:proofErr w:type="spellEnd"/>
      <w:r w:rsidR="003D5FFD">
        <w:t>-</w:t>
      </w:r>
      <w:r w:rsidR="00AE5287" w:rsidRPr="00974B87">
        <w:t>CV</w:t>
      </w:r>
      <w:r w:rsidR="00032FE6" w:rsidRPr="00974B87">
        <w:t xml:space="preserve"> (</w:t>
      </w:r>
      <w:r w:rsidR="00AE5287" w:rsidRPr="00974B87">
        <w:t>April – June from 1981 to 2019</w:t>
      </w:r>
      <w:r w:rsidR="00032FE6" w:rsidRPr="00974B87">
        <w:t>)</w:t>
      </w:r>
      <w:r w:rsidR="008D61A5" w:rsidRPr="00974B87">
        <w:t xml:space="preserve"> of </w:t>
      </w:r>
      <w:r w:rsidR="006D2EFC">
        <w:t xml:space="preserve">the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t>Population</w:t>
      </w:r>
      <w:r w:rsidR="00032FE6" w:rsidRPr="00974B87">
        <w:t xml:space="preserve"> was </w:t>
      </w:r>
      <w:r w:rsidR="00032FE6" w:rsidRPr="00974B87">
        <w:lastRenderedPageBreak/>
        <w:t xml:space="preserve">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14D8463D" w:rsidR="00F811F1" w:rsidRPr="00AA5CE2" w:rsidRDefault="00F811F1" w:rsidP="00690342">
      <w:pPr>
        <w:spacing w:line="480" w:lineRule="auto"/>
        <w:rPr>
          <w:b/>
          <w:bCs/>
          <w:i/>
          <w:iCs/>
        </w:rPr>
      </w:pPr>
      <w:r w:rsidRPr="00AA5CE2">
        <w:rPr>
          <w:b/>
          <w:bCs/>
          <w:i/>
          <w:iCs/>
        </w:rPr>
        <w:t>Is TGP response to water limitation adaptive?</w:t>
      </w:r>
    </w:p>
    <w:p w14:paraId="1826B7A3" w14:textId="7B8ECF1F" w:rsidR="00775347" w:rsidRPr="00974B87" w:rsidRDefault="004955E5" w:rsidP="009E5A7B">
      <w:pPr>
        <w:spacing w:line="480" w:lineRule="auto"/>
        <w:ind w:firstLine="360"/>
      </w:pPr>
      <w:r w:rsidRPr="00974B87">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 xml:space="preserve">plasticity between treatments CC </w:t>
      </w:r>
      <w:r w:rsidR="006D2EFC">
        <w:t xml:space="preserve">(two generations of control watering) and </w:t>
      </w:r>
      <w:r w:rsidR="00B9738E" w:rsidRPr="00974B87">
        <w:t>DD</w:t>
      </w:r>
      <w:r w:rsidR="006D2EFC">
        <w:t xml:space="preserve"> (two generations of water limitation)</w:t>
      </w:r>
      <w:r w:rsidR="00B9738E" w:rsidRPr="00974B87">
        <w:t xml:space="preserve"> using the relative distance plasticity index (RDPI)</w:t>
      </w:r>
      <w:r w:rsidR="00232BC9" w:rsidRPr="00974B87">
        <w:t xml:space="preserve"> for traits related to performance </w:t>
      </w:r>
      <w:r w:rsidR="006D2EFC">
        <w:t>(</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DE092C">
        <w:instrText xml:space="preserve"> ADDIN ZOTERO_ITEM CSL_CITATION {"citationID":"4Y2c59M4","properties":{"formattedCitation":"(Valladares et al., 2006)","plainCitation":"(Valladares et al., 2006)","dontUpdate":true,"noteIndex":0},"citationItems":[{"id":153,"uris":["http://zotero.org/users/6894025/items/FNFVNT83"],"itemData":{"id":153,"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r w:rsidR="00B52B97" w:rsidRPr="00974B87">
        <w:t>Ameztegui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w:t>
      </w:r>
      <w:proofErr w:type="spellStart"/>
      <w:r w:rsidR="003D5FFD">
        <w:t>s</w:t>
      </w:r>
      <w:r w:rsidR="006A34BD" w:rsidRPr="00974B87">
        <w:t>VPD</w:t>
      </w:r>
      <w:proofErr w:type="spellEnd"/>
      <w:r w:rsidR="003D5FFD">
        <w:t>-</w:t>
      </w:r>
      <w:r w:rsidR="006A34BD" w:rsidRPr="00974B87">
        <w:t>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DE092C">
        <w:instrText xml:space="preserve"> ADDIN ZOTERO_ITEM CSL_CITATION {"citationID":"4WyG6i1N","properties":{"formattedCitation":"(Colicchio &amp; Herman, 2020)","plainCitation":"(Colicchio &amp; Herman, 2020)","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D227DE">
        <w:rPr>
          <w:noProof/>
        </w:rPr>
        <w:t>(Colicchio &amp; Herman, 2020)</w:t>
      </w:r>
      <w:r w:rsidR="00775347" w:rsidRPr="00974B87">
        <w:fldChar w:fldCharType="end"/>
      </w:r>
      <w:r w:rsidR="00775347" w:rsidRPr="00974B87">
        <w:t>.</w:t>
      </w:r>
    </w:p>
    <w:p w14:paraId="257C00A4" w14:textId="07B544B7" w:rsidR="00C94017" w:rsidRPr="00974B87" w:rsidRDefault="00C415C4" w:rsidP="00974B87">
      <w:pPr>
        <w:spacing w:line="48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568A1271" w14:textId="77777777" w:rsidR="00AB35B1" w:rsidRDefault="00AB35B1" w:rsidP="00AB35B1"/>
    <w:p w14:paraId="1059C49F" w14:textId="13E1BFDC" w:rsidR="00726A3E" w:rsidRPr="006D2EFC" w:rsidRDefault="00AA5CE2" w:rsidP="00AB35B1">
      <w:pPr>
        <w:pStyle w:val="Heading2"/>
      </w:pPr>
      <w:r>
        <w:t>RESULTS</w:t>
      </w:r>
    </w:p>
    <w:p w14:paraId="6AF21F2A" w14:textId="78F9EF75" w:rsidR="00AE6051" w:rsidRPr="006D2EFC" w:rsidRDefault="00990A3D" w:rsidP="00726A3E">
      <w:pPr>
        <w:spacing w:line="480" w:lineRule="auto"/>
        <w:rPr>
          <w:b/>
          <w:bCs/>
        </w:rPr>
      </w:pPr>
      <w:r w:rsidRPr="006D2EFC">
        <w:rPr>
          <w:b/>
          <w:bCs/>
        </w:rPr>
        <w:t xml:space="preserve">Evidence of </w:t>
      </w:r>
      <w:r w:rsidR="001E04FC" w:rsidRPr="006D2EFC">
        <w:rPr>
          <w:b/>
          <w:bCs/>
        </w:rPr>
        <w:t>t</w:t>
      </w:r>
      <w:r w:rsidR="00AE6051" w:rsidRPr="006D2EFC">
        <w:rPr>
          <w:b/>
          <w:bCs/>
        </w:rPr>
        <w:t xml:space="preserve">ransgenerational plasticity in response to </w:t>
      </w:r>
      <w:r w:rsidR="002F08F1" w:rsidRPr="006D2EFC">
        <w:rPr>
          <w:b/>
          <w:bCs/>
        </w:rPr>
        <w:t>water limitation</w:t>
      </w:r>
    </w:p>
    <w:p w14:paraId="45E584A5" w14:textId="5CFAA5E8" w:rsidR="00F00343" w:rsidRPr="00974B87" w:rsidRDefault="00E106BA" w:rsidP="00726A3E">
      <w:pPr>
        <w:spacing w:line="480" w:lineRule="auto"/>
      </w:pPr>
      <w:r w:rsidRPr="00974B87">
        <w:tab/>
        <w:t>We found measurable phenotypic differences in</w:t>
      </w:r>
      <w:r w:rsidR="002646F4" w:rsidRPr="00974B87">
        <w:t xml:space="preserve"> </w:t>
      </w:r>
      <w:r w:rsidR="00DD5850">
        <w:t xml:space="preserve">one </w:t>
      </w:r>
      <w:r w:rsidR="002646F4" w:rsidRPr="00974B87">
        <w:t>trait</w:t>
      </w:r>
      <w:r w:rsidR="00DE18B3">
        <w:t>, seed number,</w:t>
      </w:r>
      <w:r w:rsidR="002646F4" w:rsidRPr="00974B87">
        <w:t xml:space="preserve">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OT x PT term</w:t>
      </w:r>
      <w:r w:rsidR="00BC1AF6">
        <w:t>, Figure 4</w:t>
      </w:r>
      <w:r w:rsidR="002646F4" w:rsidRPr="00974B87">
        <w:t xml:space="preserve">), confirming expression </w:t>
      </w:r>
      <w:r w:rsidR="00C3589E" w:rsidRPr="00974B87">
        <w:t xml:space="preserve">of </w:t>
      </w:r>
      <w:r w:rsidR="006D2EFC">
        <w:t>TGP</w:t>
      </w:r>
      <w:r w:rsidR="00C3589E" w:rsidRPr="00974B87">
        <w:t xml:space="preserve">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DD)</w:t>
      </w:r>
      <w:r w:rsidR="002F2343" w:rsidRPr="00974B87">
        <w:t xml:space="preserve"> produced 66% fewer seed</w:t>
      </w:r>
      <w:r w:rsidR="0081522D" w:rsidRPr="00974B87">
        <w:t xml:space="preserve"> than </w:t>
      </w:r>
      <w:r w:rsidR="00D47B3F" w:rsidRPr="00974B87">
        <w:t>plant offspring of well-watered parents (CD)</w:t>
      </w:r>
      <w:r w:rsidR="00E170D5" w:rsidRPr="00974B87">
        <w:t xml:space="preserve"> (difference significant at </w:t>
      </w:r>
      <w:r w:rsidR="00412EB5">
        <w:t>P</w:t>
      </w:r>
      <w:r w:rsidR="00E170D5" w:rsidRPr="00974B87">
        <w:t xml:space="preserve"> </w:t>
      </w:r>
      <w:r w:rsidR="00E170D5" w:rsidRPr="00974B87">
        <w:lastRenderedPageBreak/>
        <w:t>&lt;.0001).</w:t>
      </w:r>
      <w:r w:rsidR="001E4514" w:rsidRPr="00974B87">
        <w:t xml:space="preserve"> Offspring of parents grown in </w:t>
      </w:r>
      <w:r w:rsidR="00566095" w:rsidRPr="00974B87">
        <w:t>well-watered</w:t>
      </w:r>
      <w:r w:rsidR="001E4514" w:rsidRPr="00974B87">
        <w:t xml:space="preserve"> conditions</w:t>
      </w:r>
      <w:r w:rsidR="00DE18B3">
        <w:t xml:space="preserve"> that were also</w:t>
      </w:r>
      <w:r w:rsidR="001E4514" w:rsidRPr="00974B87">
        <w:t xml:space="preserve">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BC1AF6">
        <w:t>I, Figure 4</w:t>
      </w:r>
      <w:r w:rsidR="00566095" w:rsidRPr="00974B87">
        <w:t>).</w:t>
      </w:r>
    </w:p>
    <w:p w14:paraId="54EDC5B9" w14:textId="7220B527" w:rsidR="00DD5850" w:rsidRPr="006D2EFC" w:rsidRDefault="005762AC" w:rsidP="00726A3E">
      <w:pPr>
        <w:spacing w:line="48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w:t>
      </w:r>
      <w:r w:rsidR="00D95408">
        <w:t xml:space="preserve">indicating </w:t>
      </w:r>
      <w:r w:rsidR="00BF7CA6" w:rsidRPr="00974B87">
        <w:t>independent effects of parental and offspring environment</w:t>
      </w:r>
      <w:r w:rsidR="003B269C" w:rsidRPr="00974B87">
        <w:t xml:space="preserve"> rather than interactive. </w:t>
      </w:r>
      <w:r w:rsidR="00ED24A4" w:rsidRPr="00974B87">
        <w:t>Regardless of watering treatment in the parental generation, plants</w:t>
      </w:r>
      <w:r w:rsidR="00D95408">
        <w:t xml:space="preserve"> that</w:t>
      </w:r>
      <w:r w:rsidR="00ED24A4" w:rsidRPr="00974B87">
        <w:t xml:space="preserve"> experienced well-watered conditions in the offspring generation (CC, DC) flowered </w:t>
      </w:r>
      <w:r w:rsidR="006A1675" w:rsidRPr="00974B87">
        <w:t>57% more than</w:t>
      </w:r>
      <w:r w:rsidR="00C1617F" w:rsidRPr="00974B87">
        <w:t xml:space="preserve"> plants </w:t>
      </w:r>
      <w:r w:rsidR="00D95408">
        <w:t>that</w:t>
      </w:r>
      <w:r w:rsidR="00C1617F" w:rsidRPr="00974B87">
        <w:t xml:space="preserve"> experienced water-limitation in the offspring generation (CD, DD)</w:t>
      </w:r>
      <w:r w:rsidR="00D7626A" w:rsidRPr="00974B87">
        <w:t xml:space="preserve"> (</w:t>
      </w:r>
      <w:r w:rsidR="00AA5CE2">
        <w:t>P</w:t>
      </w:r>
      <w:r w:rsidR="00D7626A" w:rsidRPr="00974B87">
        <w:t xml:space="preserve">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CC, CD) (</w:t>
      </w:r>
      <w:r w:rsidR="00AA5CE2">
        <w:t xml:space="preserve">P </w:t>
      </w:r>
      <w:r w:rsidR="00160776" w:rsidRPr="00974B87">
        <w:t xml:space="preserve">= </w:t>
      </w:r>
      <w:r w:rsidR="00021DF2" w:rsidRPr="00974B87">
        <w:t xml:space="preserve">0.0009) (Figure 3G). </w:t>
      </w:r>
    </w:p>
    <w:p w14:paraId="5F1A089F" w14:textId="74FC4971" w:rsidR="004E0DDE" w:rsidRPr="006D2EFC" w:rsidRDefault="005C3F86" w:rsidP="00726A3E">
      <w:pPr>
        <w:spacing w:line="480" w:lineRule="auto"/>
        <w:rPr>
          <w:b/>
          <w:bCs/>
        </w:rPr>
      </w:pPr>
      <w:r w:rsidRPr="006D2EFC">
        <w:rPr>
          <w:b/>
          <w:bCs/>
        </w:rPr>
        <w:t>Evidence of w</w:t>
      </w:r>
      <w:r w:rsidR="004E0DDE" w:rsidRPr="006D2EFC">
        <w:rPr>
          <w:b/>
          <w:bCs/>
        </w:rPr>
        <w:t xml:space="preserve">ithin generation plasticity in response to </w:t>
      </w:r>
      <w:r w:rsidRPr="006D2EFC">
        <w:rPr>
          <w:b/>
          <w:bCs/>
        </w:rPr>
        <w:t>water limitation</w:t>
      </w:r>
    </w:p>
    <w:p w14:paraId="3557428D" w14:textId="2B465027" w:rsidR="007E40BC" w:rsidRPr="00595FB1" w:rsidRDefault="003336C2" w:rsidP="00726A3E">
      <w:pPr>
        <w:spacing w:line="48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 xml:space="preserve">indicating that </w:t>
      </w:r>
      <w:r w:rsidR="00840AED">
        <w:t>WGP</w:t>
      </w:r>
      <w:r w:rsidR="00517DC5" w:rsidRPr="00974B87">
        <w:t xml:space="preserve"> in response to water limitations was very strong across all eleven populations of </w:t>
      </w:r>
      <w:r w:rsidR="00517DC5" w:rsidRPr="009E5A7B">
        <w:rPr>
          <w:i/>
          <w:iCs/>
        </w:rPr>
        <w:t>P. patagonica</w:t>
      </w:r>
      <w:r w:rsidR="00DE18B3">
        <w:rPr>
          <w:i/>
          <w:iCs/>
        </w:rPr>
        <w:t xml:space="preserve">.  </w:t>
      </w:r>
      <w:r w:rsidR="00E927F5" w:rsidRPr="00974B87">
        <w:t xml:space="preserve">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w:t>
      </w:r>
      <w:r w:rsidR="00840AED">
        <w:t xml:space="preserve"> (</w:t>
      </w:r>
      <w:r w:rsidR="00AA5CE2">
        <w:t>P</w:t>
      </w:r>
      <w:r w:rsidR="00840AED">
        <w:t xml:space="preserve"> </w:t>
      </w:r>
      <w:r w:rsidR="00840AED" w:rsidRPr="00840AED">
        <w:t>&lt;.0001</w:t>
      </w:r>
      <w:r w:rsidR="00840AED">
        <w:t>)</w:t>
      </w:r>
      <w:r w:rsidR="00675897" w:rsidRPr="00974B87">
        <w:t xml:space="preserve">, </w:t>
      </w:r>
      <w:r w:rsidR="00CA6E2E" w:rsidRPr="00974B87">
        <w:t>63% less shoot biomass</w:t>
      </w:r>
      <w:r w:rsidR="00840AED">
        <w:t xml:space="preserve"> (</w:t>
      </w:r>
      <w:r w:rsidR="00AA5CE2">
        <w:t>P</w:t>
      </w:r>
      <w:r w:rsidR="00840AED">
        <w:t xml:space="preserve"> </w:t>
      </w:r>
      <w:r w:rsidR="00840AED" w:rsidRPr="00840AED">
        <w:t>&lt;.0001</w:t>
      </w:r>
      <w:r w:rsidR="00840AED">
        <w:t>)</w:t>
      </w:r>
      <w:r w:rsidR="00CA6E2E" w:rsidRPr="00974B87">
        <w:t xml:space="preserve">, </w:t>
      </w:r>
      <w:r w:rsidR="00BF6EB3" w:rsidRPr="00974B87">
        <w:t>and 45% less total biomass</w:t>
      </w:r>
      <w:r w:rsidR="00840AED">
        <w:t xml:space="preserve"> (</w:t>
      </w:r>
      <w:r w:rsidR="00AA5CE2">
        <w:t>P</w:t>
      </w:r>
      <w:r w:rsidR="00840AED">
        <w:t xml:space="preserve"> </w:t>
      </w:r>
      <w:r w:rsidR="00840AED" w:rsidRPr="00840AED">
        <w:t>&lt;.0001</w:t>
      </w:r>
      <w:r w:rsidR="00840AED">
        <w:t>)</w:t>
      </w:r>
      <w:r w:rsidR="00BF6EB3" w:rsidRPr="00974B87">
        <w:t xml:space="preserve">.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28</w:t>
      </w:r>
      <w:r w:rsidR="00E9313D" w:rsidRPr="00974B87">
        <w:t>.9</w:t>
      </w:r>
      <w:r w:rsidR="00D72CE6" w:rsidRPr="00974B87">
        <w:t>%</w:t>
      </w:r>
      <w:r w:rsidR="00840AED">
        <w:t xml:space="preserve"> (</w:t>
      </w:r>
      <w:r w:rsidR="00AA5CE2">
        <w:t>P</w:t>
      </w:r>
      <w:r w:rsidR="00840AED">
        <w:t xml:space="preserve"> </w:t>
      </w:r>
      <w:r w:rsidR="00840AED" w:rsidRPr="00840AED">
        <w:t>&lt;.0001</w:t>
      </w:r>
      <w:r w:rsidR="00840AED">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 xml:space="preserve">13.5% </w:t>
      </w:r>
      <w:r w:rsidR="00840AED">
        <w:t>(</w:t>
      </w:r>
      <w:r w:rsidR="00AA5CE2">
        <w:t>P</w:t>
      </w:r>
      <w:r w:rsidR="00840AED">
        <w:t xml:space="preserve"> = </w:t>
      </w:r>
      <w:r w:rsidR="00840AED" w:rsidRPr="00840AED">
        <w:t>0.0015</w:t>
      </w:r>
      <w:r w:rsidR="00840AED">
        <w:t xml:space="preserve">) </w:t>
      </w:r>
      <w:r w:rsidR="0051750C" w:rsidRPr="00974B87">
        <w:t xml:space="preserve">on average. </w:t>
      </w:r>
      <w:r w:rsidR="00CD4637" w:rsidRPr="00974B87">
        <w:t>These higher LDMC</w:t>
      </w:r>
      <w:r w:rsidR="00782407" w:rsidRPr="00974B87">
        <w:t xml:space="preserve"> </w:t>
      </w:r>
      <w:r w:rsidR="00CD4637" w:rsidRPr="00974B87">
        <w:t xml:space="preserve">values resulted in a lower growth rate </w:t>
      </w:r>
      <w:r w:rsidR="00CD4637" w:rsidRPr="00974B87">
        <w:lastRenderedPageBreak/>
        <w:t>(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w:t>
      </w:r>
      <w:r w:rsidR="00AA5CE2">
        <w:t>P</w:t>
      </w:r>
      <w:r w:rsidR="00BC1AF6">
        <w:t xml:space="preserve"> </w:t>
      </w:r>
      <w:r w:rsidR="00BC1AF6" w:rsidRPr="00BC1AF6">
        <w:t>&lt;.0001</w:t>
      </w:r>
      <w:r w:rsidR="00BC1AF6">
        <w:t xml:space="preserve">, </w:t>
      </w:r>
      <w:r w:rsidR="00EA168D" w:rsidRPr="00974B87">
        <w:t>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w:t>
      </w:r>
      <w:r w:rsidR="00AA5CE2">
        <w:t>P</w:t>
      </w:r>
      <w:r w:rsidR="00BC1AF6">
        <w:t xml:space="preserve"> = </w:t>
      </w:r>
      <w:r w:rsidR="00BC1AF6" w:rsidRPr="00BC1AF6">
        <w:t>0.0001</w:t>
      </w:r>
      <w:r w:rsidR="00BC1AF6">
        <w:t xml:space="preserve">, </w:t>
      </w:r>
      <w:r w:rsidR="0086219C" w:rsidRPr="00974B87">
        <w:t>Figure 3</w:t>
      </w:r>
      <w:r w:rsidR="002A44F1" w:rsidRPr="00974B87">
        <w:t>H)</w:t>
      </w:r>
      <w:r w:rsidR="007F20D8" w:rsidRPr="00974B87">
        <w:t xml:space="preserve">. </w:t>
      </w:r>
    </w:p>
    <w:p w14:paraId="39378834" w14:textId="6302DC56" w:rsidR="00E266C7" w:rsidRPr="00BC1AF6" w:rsidRDefault="00083B97" w:rsidP="00726A3E">
      <w:pPr>
        <w:spacing w:line="480" w:lineRule="auto"/>
        <w:rPr>
          <w:b/>
          <w:bCs/>
        </w:rPr>
      </w:pPr>
      <w:r w:rsidRPr="00BC1AF6">
        <w:rPr>
          <w:b/>
          <w:bCs/>
        </w:rPr>
        <w:t>Climate at origin and transgenerational responses</w:t>
      </w:r>
    </w:p>
    <w:p w14:paraId="24B0012D" w14:textId="06DA6495" w:rsidR="00996EC5" w:rsidRDefault="00662853" w:rsidP="00FA2ED2">
      <w:pPr>
        <w:spacing w:line="48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w:t>
      </w:r>
      <w:proofErr w:type="spellStart"/>
      <w:r w:rsidR="00996EC5">
        <w:t>sVPD</w:t>
      </w:r>
      <w:proofErr w:type="spellEnd"/>
      <w:r w:rsidR="00996EC5">
        <w:t>-CV)</w:t>
      </w:r>
      <w:r w:rsidR="00D95408">
        <w:t xml:space="preserve"> at the seed collection site</w:t>
      </w:r>
      <w:r w:rsidR="00A6312B">
        <w:t>, and their interactions</w:t>
      </w:r>
      <w:r w:rsidR="009B265F">
        <w:t>. Plants</w:t>
      </w:r>
      <w:r w:rsidR="00996EC5">
        <w:t xml:space="preserve"> originating from areas with a higher</w:t>
      </w:r>
      <w:r w:rsidR="009B265F">
        <w:t xml:space="preserve"> </w:t>
      </w:r>
      <w:proofErr w:type="spellStart"/>
      <w:r w:rsidR="009B265F">
        <w:t>sVPD</w:t>
      </w:r>
      <w:proofErr w:type="spellEnd"/>
      <w:r w:rsidR="00ED463A">
        <w:t>-</w:t>
      </w:r>
      <w:r w:rsidR="009B265F">
        <w:t xml:space="preserve">CV </w:t>
      </w:r>
      <w:r w:rsidR="00996EC5">
        <w:t xml:space="preserve">are from environments where atmospheric drought variability is more pronounced across years during the growing season. Plants </w:t>
      </w:r>
      <w:r w:rsidR="00F50737">
        <w:t xml:space="preserve">from areas with a lower </w:t>
      </w:r>
      <w:proofErr w:type="spellStart"/>
      <w:r w:rsidR="00F50737">
        <w:t>sVPD</w:t>
      </w:r>
      <w:proofErr w:type="spellEnd"/>
      <w:r w:rsidR="00ED463A">
        <w:t>-</w:t>
      </w:r>
      <w:r w:rsidR="00F50737">
        <w:t>CV originate from environments where atmospheric drought variability was lower, or more stable, across years during the growing season.</w:t>
      </w:r>
    </w:p>
    <w:p w14:paraId="42FE4142" w14:textId="44D3B64A" w:rsidR="0028443E" w:rsidRDefault="00F50737" w:rsidP="00BA6DD9">
      <w:pPr>
        <w:spacing w:line="480" w:lineRule="auto"/>
      </w:pPr>
      <w:r>
        <w:tab/>
      </w:r>
      <w:r w:rsidR="00814761">
        <w:t xml:space="preserve">We found evidence of </w:t>
      </w:r>
      <w:r w:rsidR="00BC1AF6">
        <w:t>TGP</w:t>
      </w:r>
      <w:r w:rsidR="00814761">
        <w:t xml:space="preserve"> modulated by </w:t>
      </w:r>
      <w:r w:rsidR="00D56FD1">
        <w:t>seed source</w:t>
      </w:r>
      <w:r w:rsidR="00814761">
        <w:t xml:space="preserve"> site </w:t>
      </w:r>
      <w:proofErr w:type="spellStart"/>
      <w:r w:rsidR="00814761">
        <w:t>sVPD</w:t>
      </w:r>
      <w:proofErr w:type="spellEnd"/>
      <w:r w:rsidR="00814761">
        <w:t xml:space="preserve">-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BC1AF6">
        <w:t>TGP</w:t>
      </w:r>
      <w:r w:rsidR="00BB08A7">
        <w:t xml:space="preserve"> on root biomass w</w:t>
      </w:r>
      <w:r w:rsidR="00BC1AF6">
        <w:t>ere</w:t>
      </w:r>
      <w:r w:rsidR="00BB08A7">
        <w:t xml:space="preserve">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proofErr w:type="spellStart"/>
      <w:r w:rsidR="00A8775C">
        <w:t>s</w:t>
      </w:r>
      <w:r w:rsidR="00EF12EE">
        <w:t>VPD</w:t>
      </w:r>
      <w:proofErr w:type="spellEnd"/>
      <w:r w:rsidR="00ED463A">
        <w:t>-CV</w:t>
      </w:r>
      <w:r w:rsidR="00EF12EE">
        <w:t xml:space="preserve">,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 xml:space="preserve">biomass across the </w:t>
      </w:r>
      <w:proofErr w:type="spellStart"/>
      <w:r w:rsidR="00ED463A">
        <w:t>sVPD</w:t>
      </w:r>
      <w:proofErr w:type="spellEnd"/>
      <w:r w:rsidR="00ED463A">
        <w:t>-CV</w:t>
      </w:r>
      <w:r w:rsidR="00A87EE9">
        <w:t xml:space="preserve"> gradient</w:t>
      </w:r>
      <w:r w:rsidR="00001EDE">
        <w:t xml:space="preserve"> (Figure 4A, </w:t>
      </w:r>
      <w:r w:rsidR="00370C3D">
        <w:t xml:space="preserve">right </w:t>
      </w:r>
      <w:r w:rsidR="00001EDE">
        <w:t>panel</w:t>
      </w:r>
      <w:r w:rsidR="00E85D58">
        <w:t xml:space="preserve">; </w:t>
      </w:r>
      <w:r w:rsidR="00AA5CE2">
        <w:t>P</w:t>
      </w:r>
      <w:r w:rsidR="00E85D58">
        <w:t xml:space="preserve">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biomass </w:t>
      </w:r>
      <w:r w:rsidR="00A81E3E">
        <w:t xml:space="preserve">slightly </w:t>
      </w:r>
      <w:r w:rsidR="00C2486F">
        <w:t xml:space="preserve">increased over the </w:t>
      </w:r>
      <w:proofErr w:type="spellStart"/>
      <w:r w:rsidR="00ED463A">
        <w:t>sVPD</w:t>
      </w:r>
      <w:proofErr w:type="spellEnd"/>
      <w:r w:rsidR="00ED463A">
        <w:t>-CV</w:t>
      </w:r>
      <w:r w:rsidR="00C2486F">
        <w:t xml:space="preserve"> gradient</w:t>
      </w:r>
      <w:r w:rsidR="00B6635A">
        <w:t xml:space="preserve">, but these two slopes </w:t>
      </w:r>
      <w:r w:rsidR="00412EB5">
        <w:t>were</w:t>
      </w:r>
      <w:r w:rsidR="00B6635A">
        <w:t xml:space="preserv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proofErr w:type="spellStart"/>
      <w:r w:rsidR="00ED463A">
        <w:t>sVPD</w:t>
      </w:r>
      <w:proofErr w:type="spellEnd"/>
      <w:r w:rsidR="00ED463A">
        <w:t xml:space="preserve">-CV </w:t>
      </w:r>
      <w:r w:rsidR="0028443E">
        <w:t>gradient</w:t>
      </w:r>
      <w:r w:rsidR="00B6473C">
        <w:t xml:space="preserve"> (Figure 4A, left panel).</w:t>
      </w:r>
    </w:p>
    <w:p w14:paraId="143C85CE" w14:textId="02D8F861" w:rsidR="007E40BC" w:rsidRDefault="0053459D" w:rsidP="00B073E9">
      <w:pPr>
        <w:spacing w:line="480" w:lineRule="auto"/>
        <w:ind w:firstLine="720"/>
      </w:pPr>
      <w:r>
        <w:lastRenderedPageBreak/>
        <w:t xml:space="preserve">The effects of </w:t>
      </w:r>
      <w:r w:rsidR="00BC1AF6">
        <w:t>TGP</w:t>
      </w:r>
      <w:r>
        <w:t xml:space="preserve"> on RGR </w:t>
      </w:r>
      <w:r w:rsidR="00E50B5D">
        <w:t>were</w:t>
      </w:r>
      <w:r>
        <w:t xml:space="preserve"> also dependent on the </w:t>
      </w:r>
      <w:proofErr w:type="spellStart"/>
      <w:r w:rsidR="00A8775C">
        <w:t>sVPD</w:t>
      </w:r>
      <w:proofErr w:type="spellEnd"/>
      <w:r w:rsidR="00ED463A">
        <w:t>-CV</w:t>
      </w:r>
      <w:r>
        <w:t>.</w:t>
      </w:r>
      <w:r w:rsidR="00E50B5D">
        <w:t xml:space="preserve"> </w:t>
      </w:r>
      <w:r w:rsidR="00B37EC3">
        <w:t>When</w:t>
      </w:r>
      <w:r w:rsidR="00E50B5D">
        <w:t xml:space="preserve">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w:t>
      </w:r>
      <w:r w:rsidR="00241A9A" w:rsidRPr="00E83E3F">
        <w:t xml:space="preserve">Several traits had moderate evidence of TGP modulated by sVPD-CV, including total biomass, R:S ratio, and number flowered (Table 2; </w:t>
      </w:r>
      <w:r w:rsidR="00CA26AC" w:rsidRPr="00E83E3F">
        <w:t xml:space="preserve">marginally </w:t>
      </w:r>
      <w:r w:rsidR="00241A9A"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72FDC78" w:rsidR="00997570" w:rsidRDefault="001F64C1" w:rsidP="003D3CFF">
      <w:pPr>
        <w:spacing w:line="480" w:lineRule="auto"/>
        <w:ind w:firstLine="720"/>
      </w:pPr>
      <w:r>
        <w:t xml:space="preserve">Two traits had </w:t>
      </w:r>
      <w:r w:rsidR="008A3D5A">
        <w:t xml:space="preserve">significant evidence of parental effects modulated by </w:t>
      </w:r>
      <w:proofErr w:type="spellStart"/>
      <w:r w:rsidR="008A3D5A">
        <w:t>sVPD</w:t>
      </w:r>
      <w:proofErr w:type="spellEnd"/>
      <w:r w:rsidR="00ED463A">
        <w:t>-</w:t>
      </w:r>
      <w:r w:rsidR="008A3D5A">
        <w:t xml:space="preserve">CV, including max height and number of plants that flowered in each treatment group (Table 2; significant </w:t>
      </w:r>
      <w:r w:rsidR="001F6AD9">
        <w:t>PT x 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13151B">
        <w:t xml:space="preserve"> (</w:t>
      </w:r>
      <w:r w:rsidR="0013151B" w:rsidRPr="0013151B">
        <w:t>β</w:t>
      </w:r>
      <w:r w:rsidR="0013151B">
        <w:t xml:space="preserve"> = </w:t>
      </w:r>
      <w:r w:rsidR="0013151B" w:rsidRPr="0013151B">
        <w:t>0.47674</w:t>
      </w:r>
      <w:r w:rsidR="0013151B">
        <w:t xml:space="preserve"> +/- </w:t>
      </w:r>
      <w:r w:rsidR="0013151B" w:rsidRPr="0013151B">
        <w:t>0.20108</w:t>
      </w:r>
      <w:r w:rsidR="0013151B">
        <w:t xml:space="preserve">, </w:t>
      </w:r>
      <w:r w:rsidR="00AA5CE2">
        <w:t>P</w:t>
      </w:r>
      <w:r w:rsidR="0013151B">
        <w:t xml:space="preserve"> = </w:t>
      </w:r>
      <w:r w:rsidR="0013151B" w:rsidRPr="0013151B">
        <w:t>0.0179</w:t>
      </w:r>
      <w:r w:rsidR="0013151B">
        <w:t>)</w:t>
      </w:r>
      <w:r w:rsidR="005A4DBB">
        <w:t xml:space="preserve">. </w:t>
      </w:r>
      <w:r w:rsidR="00997570">
        <w:t xml:space="preserve">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r w:rsidR="0013151B">
        <w:t xml:space="preserve"> (</w:t>
      </w:r>
      <w:r w:rsidR="0013151B" w:rsidRPr="0013151B">
        <w:t>β</w:t>
      </w:r>
      <w:r w:rsidR="0013151B">
        <w:t xml:space="preserve"> = </w:t>
      </w:r>
      <w:r w:rsidR="0013151B" w:rsidRPr="0013151B">
        <w:t>1.5450</w:t>
      </w:r>
      <w:r w:rsidR="0013151B">
        <w:t xml:space="preserve"> +/- </w:t>
      </w:r>
      <w:r w:rsidR="0013151B" w:rsidRPr="0013151B">
        <w:t>0.4955</w:t>
      </w:r>
      <w:r w:rsidR="0013151B">
        <w:t xml:space="preserve">, </w:t>
      </w:r>
      <w:r w:rsidR="00AA5CE2">
        <w:t>P</w:t>
      </w:r>
      <w:r w:rsidR="0013151B">
        <w:t xml:space="preserve"> = </w:t>
      </w:r>
      <w:r w:rsidR="0013151B" w:rsidRPr="0013151B">
        <w:t>0.00182</w:t>
      </w:r>
      <w:r w:rsidR="0013151B">
        <w:t>)</w:t>
      </w:r>
      <w:r w:rsidR="00997570">
        <w:t>.</w:t>
      </w:r>
    </w:p>
    <w:p w14:paraId="5A5857EA" w14:textId="767A889D" w:rsidR="003D3CFF" w:rsidRDefault="005D461E" w:rsidP="00B073E9">
      <w:pPr>
        <w:spacing w:line="480" w:lineRule="auto"/>
        <w:ind w:firstLine="720"/>
      </w:pPr>
      <w:r>
        <w:t>R:S ratio</w:t>
      </w:r>
      <w:r w:rsidR="00265D0E">
        <w:t xml:space="preserve"> had significant evidence of within generation plasticity modul</w:t>
      </w:r>
      <w:r>
        <w:t>at</w:t>
      </w:r>
      <w:r w:rsidR="00265D0E">
        <w:t xml:space="preserve">ed by </w:t>
      </w:r>
      <w:proofErr w:type="spellStart"/>
      <w:r w:rsidR="00265D0E">
        <w:t>sVPD</w:t>
      </w:r>
      <w:proofErr w:type="spellEnd"/>
      <w:r w:rsidR="00ED463A">
        <w:t xml:space="preserve">-CV </w:t>
      </w:r>
      <w:r w:rsidR="000B0A42">
        <w:t>(Table 2; significant OT x sVPD-CV</w:t>
      </w:r>
      <w:r w:rsidR="009F27D6">
        <w:t>). Estimated slopes suggests that</w:t>
      </w:r>
      <w:r w:rsidR="004E6A89">
        <w:t xml:space="preserve"> in well-watered plants, R:S ratio decreases with increasing </w:t>
      </w:r>
      <w:proofErr w:type="spellStart"/>
      <w:r w:rsidR="00ED463A">
        <w:t>sVPD</w:t>
      </w:r>
      <w:proofErr w:type="spellEnd"/>
      <w:r w:rsidR="00ED463A">
        <w:t xml:space="preserve">-CV </w:t>
      </w:r>
      <w:r w:rsidR="0013151B">
        <w:t>(</w:t>
      </w:r>
      <w:r w:rsidR="0013151B" w:rsidRPr="0013151B">
        <w:t>β</w:t>
      </w:r>
      <w:r w:rsidR="0013151B">
        <w:t xml:space="preserve"> = </w:t>
      </w:r>
      <w:r w:rsidR="0013151B" w:rsidRPr="0013151B">
        <w:t>0.20447</w:t>
      </w:r>
      <w:r w:rsidR="0013151B">
        <w:t xml:space="preserve"> +/- </w:t>
      </w:r>
      <w:r w:rsidR="0013151B" w:rsidRPr="0013151B">
        <w:t>0.08078</w:t>
      </w:r>
      <w:r w:rsidR="0013151B">
        <w:t xml:space="preserve">, </w:t>
      </w:r>
      <w:r w:rsidR="00AA5CE2">
        <w:t>P</w:t>
      </w:r>
      <w:r w:rsidR="0013151B">
        <w:t xml:space="preserve"> = </w:t>
      </w:r>
      <w:r w:rsidR="0013151B" w:rsidRPr="0013151B">
        <w:t>0.01159</w:t>
      </w:r>
      <w:r w:rsidR="0013151B">
        <w:t>).</w:t>
      </w:r>
      <w:r w:rsidR="00740265">
        <w:t xml:space="preserve"> In water limited plants, the slope is shallower, suggesting reduced sensitivity to </w:t>
      </w:r>
      <w:proofErr w:type="spellStart"/>
      <w:r w:rsidR="00ED463A">
        <w:t>sVPD</w:t>
      </w:r>
      <w:proofErr w:type="spellEnd"/>
      <w:r w:rsidR="00ED463A">
        <w:t>-CV</w:t>
      </w:r>
      <w:r w:rsidR="00C5039C">
        <w:t>.</w:t>
      </w:r>
    </w:p>
    <w:p w14:paraId="19E4CEAE" w14:textId="4ACC9EE6" w:rsidR="00CC07E0" w:rsidRPr="00B073E9" w:rsidRDefault="00B073E9" w:rsidP="00726A3E">
      <w:pPr>
        <w:spacing w:line="480" w:lineRule="auto"/>
        <w:rPr>
          <w:b/>
          <w:bCs/>
        </w:rPr>
      </w:pPr>
      <w:r w:rsidRPr="00B073E9">
        <w:rPr>
          <w:b/>
          <w:bCs/>
        </w:rPr>
        <w:t xml:space="preserve">3.4 </w:t>
      </w:r>
      <w:r w:rsidR="00991F29" w:rsidRPr="00B073E9">
        <w:rPr>
          <w:b/>
          <w:bCs/>
        </w:rPr>
        <w:t>Adaptive transgenerational plasticity</w:t>
      </w:r>
    </w:p>
    <w:p w14:paraId="55F0900D" w14:textId="7CEBED24" w:rsidR="00137196" w:rsidRPr="00AD7095" w:rsidRDefault="006F465C" w:rsidP="00801E5C">
      <w:pPr>
        <w:spacing w:line="480" w:lineRule="auto"/>
        <w:ind w:firstLine="720"/>
      </w:pPr>
      <w:bookmarkStart w:id="2" w:name="OLE_LINK2"/>
      <w:r w:rsidRPr="00AD7095">
        <w:lastRenderedPageBreak/>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flowering rate). </w:t>
      </w:r>
      <w:r w:rsidR="00A36323">
        <w:t>We found several performance plasticity – fitness correlations</w:t>
      </w:r>
      <w:r w:rsidR="00877189">
        <w:t xml:space="preserve">. RGR plasticity was weakly negatively correlated with mortality (R = -0.129, </w:t>
      </w:r>
      <w:r w:rsidR="00AA5CE2">
        <w:t>P</w:t>
      </w:r>
      <w:r w:rsidR="00877189">
        <w:t xml:space="preserve"> = 0.0021</w:t>
      </w:r>
      <w:r w:rsidR="00A676E1">
        <w:t>; Table 3). Under drought, as plasticity decreases</w:t>
      </w:r>
      <w:r w:rsidR="00214A26">
        <w:t xml:space="preserve">, mortality rates are lower (Figure 5A). </w:t>
      </w:r>
      <w:r w:rsidR="001D0D62">
        <w:t xml:space="preserve">Root biomass plasticity was more strongly positively correlated with flowering rate (R = 0.336, </w:t>
      </w:r>
      <w:r w:rsidR="00AA5CE2">
        <w:t>P</w:t>
      </w:r>
      <w:r w:rsidR="001D0D62">
        <w:t xml:space="preserve">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w:t>
      </w:r>
      <w:r w:rsidR="00D56FD1">
        <w:t>seed source</w:t>
      </w:r>
      <w:r w:rsidR="003A15FB">
        <w:t xml:space="preserve"> site climate, we found a negative correlation between root biomass plasticity and</w:t>
      </w:r>
      <w:r w:rsidR="00505D7F">
        <w:t xml:space="preserve"> </w:t>
      </w:r>
      <w:r w:rsidR="00D56FD1">
        <w:t>seed source</w:t>
      </w:r>
      <w:r w:rsidR="00505D7F">
        <w:t xml:space="preserve"> site spring VPD</w:t>
      </w:r>
      <w:r w:rsidR="003D5FFD">
        <w:t>-</w:t>
      </w:r>
      <w:r w:rsidR="00505D7F">
        <w:t xml:space="preserve">CV (R = -0.292, </w:t>
      </w:r>
      <w:r w:rsidR="00AA5CE2">
        <w:t>P</w:t>
      </w:r>
      <w:r w:rsidR="00505D7F">
        <w:t xml:space="preserve"> = 2.2E-16</w:t>
      </w:r>
      <w:r w:rsidR="0059133D">
        <w:t>; Figure 5C)</w:t>
      </w:r>
      <w:r w:rsidR="00D95408">
        <w:t xml:space="preserve">; </w:t>
      </w:r>
      <w:r w:rsidR="00B073E9">
        <w:t>populations from more climatically variable sites tend to exhibit lower plasticity in root biomass.</w:t>
      </w:r>
    </w:p>
    <w:bookmarkEnd w:id="2"/>
    <w:p w14:paraId="4E8A0F0C" w14:textId="047F27B1" w:rsidR="00823E39" w:rsidRPr="00C25F1C" w:rsidRDefault="00823E39" w:rsidP="00BA5D02">
      <w:pPr>
        <w:spacing w:line="480" w:lineRule="auto"/>
        <w:rPr>
          <w:rFonts w:asciiTheme="minorHAnsi" w:hAnsiTheme="minorHAnsi" w:cstheme="minorHAnsi"/>
        </w:rPr>
        <w:sectPr w:rsidR="00823E39" w:rsidRPr="00C25F1C" w:rsidSect="00A76C40">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706D41E3" w14:textId="090CAF5D"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AA5CE2">
        <w:rPr>
          <w:i/>
          <w:iCs/>
        </w:rPr>
        <w:t>P</w:t>
      </w:r>
      <w:r w:rsidRPr="009573A1">
        <w:t xml:space="preserve"> </w:t>
      </w:r>
      <w:r w:rsidR="00801515">
        <w:t>&lt;</w:t>
      </w:r>
      <w:r w:rsidR="001923EB">
        <w:t xml:space="preserve"> </w:t>
      </w:r>
      <w:r w:rsidRPr="009573A1">
        <w:t>0.1; *</w:t>
      </w:r>
      <w:r w:rsidR="00AA5CE2">
        <w:t>P</w:t>
      </w:r>
      <w:r w:rsidRPr="009573A1">
        <w:t xml:space="preserve"> &lt; 0.05; **</w:t>
      </w:r>
      <w:r w:rsidR="00AA5CE2">
        <w:t>P</w:t>
      </w:r>
      <w:r w:rsidRPr="009573A1">
        <w:t xml:space="preserve"> &lt; 0.01; ***</w:t>
      </w:r>
      <w:r w:rsidR="00AA5CE2">
        <w:t>P</w:t>
      </w:r>
      <w:r w:rsidRPr="009573A1">
        <w:t xml:space="preserve">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w:t>
      </w:r>
      <w:r w:rsidR="00AA5CE2" w:rsidRPr="009573A1">
        <w:rPr>
          <w:rFonts w:eastAsia="Aptos"/>
          <w:kern w:val="2"/>
          <w14:ligatures w14:val="standardContextual"/>
        </w:rPr>
        <w:t>flowered,</w:t>
      </w:r>
      <w:r w:rsidR="0086389E" w:rsidRPr="009573A1">
        <w:rPr>
          <w:rFonts w:eastAsia="Aptos"/>
          <w:kern w:val="2"/>
          <w14:ligatures w14:val="standardContextual"/>
        </w:rPr>
        <w:t xml:space="preserve">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271E4DB" w14:textId="6BC39ABA" w:rsidR="001E1EF7" w:rsidRPr="00CF547B" w:rsidRDefault="00412EB5">
            <w:pPr>
              <w:jc w:val="center"/>
              <w:rPr>
                <w:color w:val="000000"/>
                <w:sz w:val="18"/>
                <w:szCs w:val="18"/>
              </w:rPr>
            </w:pPr>
            <w:r>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2DC2216" w14:textId="757A37D4" w:rsidR="001E1EF7" w:rsidRPr="00CF547B" w:rsidRDefault="001E1EF7">
            <w:pPr>
              <w:jc w:val="center"/>
              <w:rPr>
                <w:b/>
                <w:bCs/>
                <w:color w:val="000000"/>
                <w:sz w:val="18"/>
                <w:szCs w:val="18"/>
              </w:rPr>
            </w:pPr>
            <w:r w:rsidRPr="00CF547B">
              <w:rPr>
                <w:b/>
                <w:bCs/>
                <w:color w:val="000000"/>
                <w:sz w:val="18"/>
                <w:szCs w:val="18"/>
              </w:rPr>
              <w:t>G</w:t>
            </w:r>
            <w:r w:rsidR="00412EB5">
              <w:rPr>
                <w:b/>
                <w:bCs/>
                <w:color w:val="000000"/>
                <w:sz w:val="18"/>
                <w:szCs w:val="18"/>
              </w:rPr>
              <w:t>rowth</w:t>
            </w:r>
          </w:p>
        </w:tc>
        <w:tc>
          <w:tcPr>
            <w:tcW w:w="1584" w:type="dxa"/>
            <w:tcBorders>
              <w:top w:val="nil"/>
              <w:left w:val="nil"/>
              <w:bottom w:val="single" w:sz="4" w:space="0" w:color="auto"/>
              <w:right w:val="single" w:sz="4" w:space="0" w:color="auto"/>
            </w:tcBorders>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0E0D414" w14:textId="4E6F9016" w:rsidR="001E1EF7"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CE251E9" w14:textId="6C12E485" w:rsidR="001E1EF7"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C49F92" w14:textId="0D490501" w:rsidR="001E1EF7"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A76C4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i)</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v8fP14QlxHR2f4AAAAASUVORK5CYIJQSwMECgAA&#13;&#10;AAAAAAAhACBPjb8rFwAAKxcAABUAAABkcnMvbWVkaWEvaW1hZ2UxMC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N&#13;&#10;dU9ESjhNVGs0TGpJNGZEVXVORGg4TVRRNUxqRTEiPjxyZWN0IHg9IjUzLjgyIiB5PSI1LjQ4IiB3&#13;&#10;aWR0aD0iMTQ0LjQ2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T+H4ZENIuQullSAAAAAElFTkSuQmCCUEsDBAoAAAAAAAAAIQADMdmaLRkAAC0Z&#13;&#10;AAAVAAAAZHJzL21lZGlhL2ltYWdlMTg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QXVOelo4TVRrNExqSTRmRFV1&#13;&#10;TkRoOE1UUTVMakUxIj48cmVjdCB4PSI1MC43NiIgeT0iNS40OCIgd2lkdGg9IjE0Ny41MiIgaGVp&#13;&#10;Z2h0PSIxNDMuNjc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">
                      <v:imagedata r:id="rId33"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">
                      <v:imagedata r:id="rId34"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">
                      <v:imagedata r:id="rId35"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">
                      <v:imagedata r:id="rId36"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">
                      <v:imagedata r:id="rId37"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">
                      <v:imagedata r:id="rId37"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">
                      <v:imagedata r:id="rId38"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">
                      <v:imagedata r:id="rId39"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">
                      <v:imagedata r:id="rId40"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">
                      <v:imagedata r:id="rId41" o:title=""/>
                    </v:shape>
                    <v:shapetype id="_x0000_t202" coordsize="21600,21600" o:spt="202" path="m,l,21600r21600,l21600,xe">
                      <v:stroke joinstyle="miter"/>
                      <v:path gradientshapeok="t" o:connecttype="rect"/>
                    </v:shapety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lastRenderedPageBreak/>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Error bars represent SE.</w:t>
      </w:r>
    </w:p>
    <w:p w14:paraId="50B77612" w14:textId="524C8E0E" w:rsidR="008D5B5A" w:rsidRDefault="008D5B5A" w:rsidP="003D4925"/>
    <w:p w14:paraId="39C6C954" w14:textId="5DF2A279" w:rsidR="008D5B5A" w:rsidRDefault="00A263D1" w:rsidP="003D4925">
      <w:r w:rsidRPr="008D5B5A">
        <w:rPr>
          <w:noProof/>
        </w:rPr>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2">
                            <a:extLst>
                              <a:ext uri="{96DAC541-7B7A-43D3-8B79-37D633B846F1}">
                                <asvg:svgBlip xmlns:asvg="http://schemas.microsoft.com/office/drawing/2016/SVG/main" r:embed="rId43"/>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">
                  <v:imagedata r:id="rId48"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A76C40">
          <w:pgSz w:w="12240" w:h="15840"/>
          <w:pgMar w:top="1440" w:right="1440" w:bottom="1440" w:left="1440" w:header="720" w:footer="720" w:gutter="0"/>
          <w:lnNumType w:countBy="1" w:restart="continuous"/>
          <w:cols w:space="720"/>
          <w:docGrid w:linePitch="360"/>
        </w:sectPr>
      </w:pPr>
    </w:p>
    <w:p w14:paraId="6D3DBCC3" w14:textId="068113CC"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AA5CE2">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w:t>
      </w:r>
      <w:r w:rsidR="00AA5CE2">
        <w:rPr>
          <w:sz w:val="21"/>
          <w:szCs w:val="21"/>
        </w:rPr>
        <w:t>P</w:t>
      </w:r>
      <w:r w:rsidRPr="00007880">
        <w:rPr>
          <w:sz w:val="21"/>
          <w:szCs w:val="21"/>
        </w:rPr>
        <w:t xml:space="preserve"> &lt; 0.05; **</w:t>
      </w:r>
      <w:r w:rsidR="00AA5CE2">
        <w:rPr>
          <w:sz w:val="21"/>
          <w:szCs w:val="21"/>
        </w:rPr>
        <w:t>P</w:t>
      </w:r>
      <w:r w:rsidRPr="00007880">
        <w:rPr>
          <w:sz w:val="21"/>
          <w:szCs w:val="21"/>
        </w:rPr>
        <w:t xml:space="preserve"> &lt; 0.01; ***</w:t>
      </w:r>
      <w:r w:rsidR="00AA5CE2">
        <w:rPr>
          <w:sz w:val="21"/>
          <w:szCs w:val="21"/>
        </w:rPr>
        <w:t>P</w:t>
      </w:r>
      <w:r w:rsidRPr="00007880">
        <w:rPr>
          <w:sz w:val="21"/>
          <w:szCs w:val="21"/>
        </w:rPr>
        <w:t xml:space="preserve">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 xml:space="preserve">Zero inflated models were used for number </w:t>
      </w:r>
      <w:r w:rsidR="00AA5CE2" w:rsidRPr="00007880">
        <w:rPr>
          <w:rFonts w:eastAsia="Aptos"/>
          <w:kern w:val="2"/>
          <w:sz w:val="21"/>
          <w:szCs w:val="21"/>
          <w14:ligatures w14:val="standardContextual"/>
        </w:rPr>
        <w:t>flowered,</w:t>
      </w:r>
      <w:r w:rsidR="008B2BCA" w:rsidRPr="00007880">
        <w:rPr>
          <w:rFonts w:eastAsia="Aptos"/>
          <w:kern w:val="2"/>
          <w:sz w:val="21"/>
          <w:szCs w:val="21"/>
          <w14:ligatures w14:val="standardContextual"/>
        </w:rPr>
        <w:t xml:space="preserve">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3B805786" w14:textId="05DD5409" w:rsidR="00CF547B" w:rsidRPr="00CF547B" w:rsidRDefault="00412EB5">
            <w:pPr>
              <w:jc w:val="center"/>
              <w:rPr>
                <w:color w:val="000000"/>
                <w:sz w:val="18"/>
                <w:szCs w:val="18"/>
              </w:rPr>
            </w:pPr>
            <w:r>
              <w:rPr>
                <w:color w:val="000000"/>
                <w:sz w:val="18"/>
                <w:szCs w:val="18"/>
              </w:rPr>
              <w:t>T</w:t>
            </w:r>
            <w:r w:rsidR="00CF547B" w:rsidRPr="00CF547B">
              <w:rPr>
                <w:color w:val="000000"/>
                <w:sz w:val="18"/>
                <w:szCs w:val="18"/>
              </w:rPr>
              <w:t>rait</w:t>
            </w:r>
          </w:p>
        </w:tc>
        <w:tc>
          <w:tcPr>
            <w:tcW w:w="1584" w:type="dxa"/>
            <w:tcBorders>
              <w:top w:val="single" w:sz="4" w:space="0" w:color="auto"/>
              <w:left w:val="nil"/>
              <w:bottom w:val="single" w:sz="4" w:space="0" w:color="auto"/>
              <w:right w:val="single" w:sz="4" w:space="0" w:color="auto"/>
            </w:tcBorders>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07C2956" w14:textId="6B9B5192" w:rsidR="00CF547B" w:rsidRPr="00CF547B" w:rsidRDefault="00412EB5">
            <w:pPr>
              <w:jc w:val="center"/>
              <w:rPr>
                <w:b/>
                <w:bCs/>
                <w:color w:val="000000"/>
                <w:sz w:val="18"/>
                <w:szCs w:val="18"/>
              </w:rPr>
            </w:pPr>
            <w:r>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43ADB15" w14:textId="758DACB9" w:rsidR="00CF547B"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1CD7AF" w14:textId="7290103E" w:rsidR="00CF547B"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F1107EA" w14:textId="1C1FBC08" w:rsidR="00CF547B"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A76C40">
          <w:pgSz w:w="15840" w:h="12240" w:orient="landscape"/>
          <w:pgMar w:top="1440" w:right="1440" w:bottom="1440" w:left="1440" w:header="720" w:footer="720" w:gutter="0"/>
          <w:lnNumType w:countBy="1" w:restart="continuous"/>
          <w:cols w:space="720"/>
          <w:docGrid w:linePitch="360"/>
        </w:sectPr>
      </w:pPr>
    </w:p>
    <w:p w14:paraId="7AD82F91" w14:textId="62C0531D" w:rsidR="002D39D6" w:rsidRDefault="00E86314" w:rsidP="00E86314">
      <w:r w:rsidRPr="009573A1">
        <w:rPr>
          <w:b/>
          <w:bCs/>
        </w:rPr>
        <w:lastRenderedPageBreak/>
        <w:t xml:space="preserve">Figure </w:t>
      </w:r>
      <w:r w:rsidR="00781923">
        <w:rPr>
          <w:b/>
          <w:bCs/>
        </w:rPr>
        <w:t>5</w:t>
      </w:r>
      <w:r w:rsidRPr="009573A1">
        <w:t>. Effects of spring VPD</w:t>
      </w:r>
      <w:r w:rsidR="003D5FFD">
        <w:t>-</w:t>
      </w:r>
      <w:r w:rsidRPr="009573A1">
        <w:t>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w:t>
      </w:r>
      <w:r w:rsidR="003D5FFD">
        <w:t>-</w:t>
      </w:r>
      <w:r w:rsidRPr="009573A1">
        <w:t>CV (OT x PT x sVPD-CV = significant). Grey areas represent SE.</w:t>
      </w:r>
    </w:p>
    <w:p w14:paraId="06A65130" w14:textId="5BDDAB82" w:rsidR="009B061B" w:rsidRDefault="00634FDF" w:rsidP="009E3342">
      <w:r w:rsidRPr="00634FDF">
        <w:rPr>
          <w:noProof/>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1">
                              <a:extLst>
                                <a:ext uri="{96DAC541-7B7A-43D3-8B79-37D633B846F1}">
                                  <asvg:svgBlip xmlns:asvg="http://schemas.microsoft.com/office/drawing/2016/SVG/main" r:embed="rId52"/>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">
                    <v:imagedata r:id="rId57"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">
                    <v:imagedata r:id="rId58"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">
                    <v:imagedata r:id="rId59"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">
                    <v:imagedata r:id="rId60"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4AE595B9" w14:textId="77777777" w:rsidR="00D13A54" w:rsidRDefault="00D13A54" w:rsidP="009E3342">
      <w:pPr>
        <w:rPr>
          <w:sz w:val="22"/>
          <w:szCs w:val="22"/>
        </w:rPr>
      </w:pPr>
    </w:p>
    <w:p w14:paraId="2935D3AE" w14:textId="4D91B2CB" w:rsidR="001F18D1" w:rsidRPr="00CE0879" w:rsidRDefault="001F18D1" w:rsidP="009E3342">
      <w:pPr>
        <w:rPr>
          <w:sz w:val="22"/>
          <w:szCs w:val="22"/>
        </w:rPr>
        <w:sectPr w:rsidR="001F18D1" w:rsidRPr="00CE0879" w:rsidSect="00A76C40">
          <w:pgSz w:w="12240" w:h="15840"/>
          <w:pgMar w:top="1440" w:right="1440" w:bottom="1440" w:left="1440" w:header="720" w:footer="720" w:gutter="0"/>
          <w:lnNumType w:countBy="1" w:restart="continuous"/>
          <w:cols w:space="720"/>
          <w:docGrid w:linePitch="360"/>
        </w:sectPr>
      </w:pPr>
    </w:p>
    <w:p w14:paraId="09E8D596" w14:textId="2E5F016D"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 xml:space="preserve">a) performance traits and b) </w:t>
      </w:r>
      <w:r w:rsidR="00D56FD1">
        <w:t>seed source</w:t>
      </w:r>
      <w:r w:rsidR="00600404" w:rsidRPr="00456D59">
        <w:t xml:space="preserve"> site spring VPD</w:t>
      </w:r>
      <w:r w:rsidR="003D5FFD">
        <w:t>-</w:t>
      </w:r>
      <w:r w:rsidR="00600404" w:rsidRPr="00456D59">
        <w:t>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w:t>
      </w:r>
      <w:r w:rsidR="00AA5CE2" w:rsidRPr="00AA5CE2">
        <w:rPr>
          <w:i/>
          <w:iCs/>
          <w:vertAlign w:val="superscript"/>
        </w:rPr>
        <w:t>#</w:t>
      </w:r>
      <w:r w:rsidR="00AA5CE2" w:rsidRPr="00AA5CE2">
        <w:rPr>
          <w:i/>
          <w:iCs/>
        </w:rPr>
        <w:t>P</w:t>
      </w:r>
      <w:r w:rsidR="00AA5CE2" w:rsidRPr="00AA5CE2">
        <w:t xml:space="preserve"> &lt; 0.1</w:t>
      </w:r>
      <w:r w:rsidRPr="00AA5CE2">
        <w:t>&lt; 0.1; *</w:t>
      </w:r>
      <w:r w:rsidR="00AA5CE2" w:rsidRPr="00AA5CE2">
        <w:t>P</w:t>
      </w:r>
      <w:r w:rsidRPr="00456D59">
        <w:t xml:space="preserve"> &lt; 0.05; **</w:t>
      </w:r>
      <w:r w:rsidR="00AA5CE2">
        <w:t>P</w:t>
      </w:r>
      <w:r w:rsidRPr="00456D59">
        <w:t xml:space="preserve"> &lt; 0.01; ***</w:t>
      </w:r>
      <w:r w:rsidR="00AA5CE2">
        <w:t>P</w:t>
      </w:r>
      <w:r w:rsidRPr="00456D59">
        <w:t xml:space="preserve"> &lt; 0.001. Signiﬁcant terms are shown in bold; terms in italics are marginally signiﬁcant. </w:t>
      </w:r>
    </w:p>
    <w:p w14:paraId="35160CD5" w14:textId="537EF150"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1D1299C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00412EB5">
              <w:rPr>
                <w:color w:val="000000"/>
                <w:sz w:val="20"/>
                <w:szCs w:val="20"/>
              </w:rPr>
              <w:t>s</w:t>
            </w:r>
            <w:r w:rsidRPr="007E02BC">
              <w:rPr>
                <w:color w:val="000000"/>
                <w:sz w:val="20"/>
                <w:szCs w:val="20"/>
              </w:rPr>
              <w:t>VPD</w:t>
            </w:r>
            <w:proofErr w:type="spellEnd"/>
            <w:r w:rsidR="00412EB5">
              <w:rPr>
                <w:color w:val="000000"/>
                <w:sz w:val="20"/>
                <w:szCs w:val="20"/>
              </w:rPr>
              <w:t>-</w:t>
            </w:r>
            <w:r w:rsidRPr="007E02BC">
              <w:rPr>
                <w:color w:val="000000"/>
                <w:sz w:val="20"/>
                <w:szCs w:val="20"/>
              </w:rPr>
              <w:t>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536710F4" w14:textId="381A25C9" w:rsidR="00C111C4" w:rsidRPr="00C25F1C" w:rsidRDefault="00C111C4" w:rsidP="009E3342">
      <w:pPr>
        <w:rPr>
          <w:rFonts w:asciiTheme="minorHAnsi" w:hAnsiTheme="minorHAnsi" w:cstheme="minorHAnsi"/>
        </w:rPr>
      </w:pPr>
    </w:p>
    <w:p w14:paraId="5381A8DF" w14:textId="68CB6075" w:rsidR="00C111C4" w:rsidRPr="00C111C4" w:rsidRDefault="00C111C4" w:rsidP="00C111C4">
      <w:pPr>
        <w:rPr>
          <w:b/>
          <w:bCs/>
        </w:rPr>
      </w:pPr>
      <w:r w:rsidRPr="00C111C4">
        <w:rPr>
          <w:b/>
          <w:bCs/>
        </w:rPr>
        <w:t xml:space="preserve">Figure </w:t>
      </w:r>
      <w:r w:rsidR="00781923">
        <w:rPr>
          <w:b/>
          <w:bCs/>
        </w:rPr>
        <w:t>6</w:t>
      </w:r>
      <w:r w:rsidRPr="00C111C4">
        <w:rPr>
          <w:b/>
          <w:bCs/>
        </w:rPr>
        <w:t xml:space="preserve">.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w:t>
      </w:r>
      <w:r w:rsidR="003D5FFD">
        <w:t>-</w:t>
      </w:r>
      <w:r w:rsidR="00F342F7">
        <w:t>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79002E3" w:rsidR="00E0653A" w:rsidRDefault="00A76C40"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1" locked="0" layoutInCell="1" allowOverlap="1" wp14:anchorId="0D8E9574" wp14:editId="4E197BF1">
                <wp:simplePos x="0" y="0"/>
                <wp:positionH relativeFrom="margin">
                  <wp:align>center</wp:align>
                </wp:positionH>
                <wp:positionV relativeFrom="paragraph">
                  <wp:posOffset>96242</wp:posOffset>
                </wp:positionV>
                <wp:extent cx="5438240" cy="5456414"/>
                <wp:effectExtent l="0" t="0" r="0" b="5080"/>
                <wp:wrapTight wrapText="bothSides">
                  <wp:wrapPolygon edited="0">
                    <wp:start x="0" y="0"/>
                    <wp:lineTo x="0" y="21570"/>
                    <wp:lineTo x="10845" y="21570"/>
                    <wp:lineTo x="10845" y="11263"/>
                    <wp:lineTo x="21539" y="10760"/>
                    <wp:lineTo x="21539" y="0"/>
                    <wp:lineTo x="0" y="0"/>
                  </wp:wrapPolygon>
                </wp:wrapTight>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5438240" cy="5456414"/>
                          <a:chOff x="0" y="0"/>
                          <a:chExt cx="5943600" cy="5963960"/>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2971800" cy="2971800"/>
                          </a:xfrm>
                          <a:prstGeom prst="rect">
                            <a:avLst/>
                          </a:prstGeom>
                        </pic:spPr>
                      </pic:pic>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no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no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3">
                            <a:extLst>
                              <a:ext uri="{96DAC541-7B7A-43D3-8B79-37D633B846F1}">
                                <asvg:svgBlip xmlns:asvg="http://schemas.microsoft.com/office/drawing/2016/SVG/main" r:embed="rId64"/>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no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no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5">
                            <a:extLst>
                              <a:ext uri="{96DAC541-7B7A-43D3-8B79-37D633B846F1}">
                                <asvg:svgBlip xmlns:asvg="http://schemas.microsoft.com/office/drawing/2016/SVG/main" r:embed="rId66"/>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no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D8E9574" id="Group 29" o:spid="_x0000_s1101" style="position:absolute;margin-left:0;margin-top:7.6pt;width:428.2pt;height:429.65pt;z-index:-251593728;mso-position-horizontal:center;mso-position-horizontal-relative:margin;mso-width-relative:margin;mso-height-relative:margin" coordsize="59436,5963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">
                  <v:imagedata r:id="rId67" o:title=""/>
                </v:shape>
                <v:shape id="TextBox 14" o:spid="_x0000_s1103"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" filled="f" stroked="f">
                  <v:textbo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4"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" filled="f" stroked="f">
                  <v:textbo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5"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">
                  <v:imagedata r:id="rId68" o:title=""/>
                </v:shape>
                <v:shape id="TextBox 23" o:spid="_x0000_s1106"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" filled="f" stroked="f">
                  <v:textbo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7"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" filled="f" stroked="f">
                  <v:textbo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8"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">
                  <v:imagedata r:id="rId69" o:title=""/>
                </v:shape>
                <v:shape id="TextBox 27" o:spid="_x0000_s1109"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" filled="f" stroked="f">
                  <v:textbo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0"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" filled="f" stroked="f">
                  <v:textbo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type="tight"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A76C40">
          <w:pgSz w:w="12240" w:h="15840"/>
          <w:pgMar w:top="1440" w:right="1440" w:bottom="1440" w:left="1440" w:header="720" w:footer="720" w:gutter="0"/>
          <w:lnNumType w:countBy="1" w:restart="continuous"/>
          <w:cols w:space="720"/>
          <w:docGrid w:linePitch="360"/>
        </w:sectPr>
      </w:pPr>
    </w:p>
    <w:p w14:paraId="395E4F5E" w14:textId="77777777" w:rsidR="00AB35B1" w:rsidRDefault="00AB35B1">
      <w:pPr>
        <w:rPr>
          <w:rFonts w:eastAsiaTheme="majorEastAsia" w:cstheme="majorBidi"/>
          <w:b/>
          <w:smallCaps/>
          <w:szCs w:val="28"/>
        </w:rPr>
      </w:pPr>
      <w:r>
        <w:br w:type="page"/>
      </w:r>
    </w:p>
    <w:p w14:paraId="1881801D" w14:textId="5A7B2F89" w:rsidR="005B063B" w:rsidRPr="003204A3" w:rsidRDefault="00AA5CE2" w:rsidP="00AB35B1">
      <w:pPr>
        <w:pStyle w:val="Heading2"/>
      </w:pPr>
      <w:r>
        <w:lastRenderedPageBreak/>
        <w:t>DISCUSSION</w:t>
      </w:r>
    </w:p>
    <w:p w14:paraId="10E06C6E" w14:textId="49B2D491" w:rsidR="006D5CF9" w:rsidRDefault="008C7FA4" w:rsidP="00FD2A2B">
      <w:pPr>
        <w:spacing w:line="48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DE092C">
        <w:instrText xml:space="preserve"> ADDIN ZOTERO_ITEM CSL_CITATION {"citationID":"ImJ4NpQB","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D227DE">
        <w:rPr>
          <w:noProof/>
        </w:rPr>
        <w:t>(Herman &amp; Sultan, 2011)</w:t>
      </w:r>
      <w:r w:rsidR="00251B48" w:rsidRPr="0024052D">
        <w:fldChar w:fldCharType="end"/>
      </w:r>
      <w:r w:rsidR="00B37EC3">
        <w:t xml:space="preserve"> and could be leveraged for restoration and revegetation in the face of </w:t>
      </w:r>
      <w:r w:rsidR="00051FE8">
        <w:t xml:space="preserve">this environmental </w:t>
      </w:r>
      <w:r w:rsidR="00B37EC3">
        <w:t>change</w:t>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sourced across a</w:t>
      </w:r>
      <w:r w:rsidR="00B37EC3">
        <w:t xml:space="preserve"> gradient</w:t>
      </w:r>
      <w:r w:rsidR="00705047" w:rsidRPr="0024052D">
        <w:t xml:space="preserve"> </w:t>
      </w:r>
      <w:r w:rsidR="00B37EC3">
        <w:t xml:space="preserve">of </w:t>
      </w:r>
      <w:r w:rsidR="004F003B" w:rsidRPr="0024052D">
        <w:t xml:space="preserve">spring </w:t>
      </w:r>
      <w:r w:rsidR="00705047" w:rsidRPr="0024052D">
        <w:t xml:space="preserve">VPD </w:t>
      </w:r>
      <w:r w:rsidR="004F003B" w:rsidRPr="0024052D">
        <w:t>variability</w:t>
      </w:r>
      <w:r w:rsidR="00705047" w:rsidRPr="0024052D">
        <w:t xml:space="preserve"> and exposed</w:t>
      </w:r>
      <w:r w:rsidR="00B37EC3">
        <w:t xml:space="preserve"> them</w:t>
      </w:r>
      <w:r w:rsidR="00705047" w:rsidRPr="0024052D">
        <w:t xml:space="preserve"> to</w:t>
      </w:r>
      <w:r w:rsidR="00B37EC3">
        <w:t xml:space="preserve"> a</w:t>
      </w:r>
      <w:r w:rsidR="00705047" w:rsidRPr="0024052D">
        <w:t xml:space="preserve"> fully factorial, multi-generation </w:t>
      </w:r>
      <w:r w:rsidR="00254397" w:rsidRPr="0024052D">
        <w:t>water limitation</w:t>
      </w:r>
      <w:r w:rsidR="00705047" w:rsidRPr="0024052D">
        <w:t xml:space="preserve"> experiment</w:t>
      </w:r>
      <w:r w:rsidR="00781923">
        <w:t xml:space="preserve"> </w:t>
      </w:r>
      <w:r w:rsidR="00705047" w:rsidRPr="0024052D">
        <w:t xml:space="preserve">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111A3D10" w:rsidR="00EE6513" w:rsidRDefault="006249C9" w:rsidP="00FD2A2B">
      <w:pPr>
        <w:spacing w:line="480" w:lineRule="auto"/>
        <w:ind w:firstLine="360"/>
      </w:pPr>
      <w:r>
        <w:t xml:space="preserve">We found evidence of </w:t>
      </w:r>
      <w:r w:rsidR="00615978">
        <w:t>TGP</w:t>
      </w:r>
      <w:r>
        <w:t xml:space="preserve">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w:t>
      </w:r>
      <w:r w:rsidR="00D56FD1">
        <w:t xml:space="preserve">seed source </w:t>
      </w:r>
      <w:r w:rsidR="0059049E">
        <w:t>climate (</w:t>
      </w:r>
      <w:r w:rsidR="00781923">
        <w:t>Figure 5</w:t>
      </w:r>
      <w:r w:rsidR="00FC3B87">
        <w:t>).</w:t>
      </w:r>
      <w:r w:rsidR="003204A3">
        <w:t xml:space="preserve"> Most of the trait plasticity in </w:t>
      </w:r>
      <w:r w:rsidR="003204A3" w:rsidRPr="003204A3">
        <w:rPr>
          <w:i/>
          <w:iCs/>
        </w:rPr>
        <w:t>P. patagonica</w:t>
      </w:r>
      <w:r w:rsidR="003204A3">
        <w:t xml:space="preserve"> occurred in response to offspring water limitations (WGP</w:t>
      </w:r>
      <w:r w:rsidR="00781923">
        <w:t>, Figure 3)</w:t>
      </w:r>
      <w:r w:rsidR="003204A3">
        <w:t xml:space="preserve">. </w:t>
      </w:r>
      <w:r w:rsidR="00FC3B87">
        <w:t>Additionally, we found</w:t>
      </w:r>
      <w:r w:rsidR="00781D8D">
        <w:t xml:space="preserve"> that</w:t>
      </w:r>
      <w:r w:rsidR="00D56FD1">
        <w:t xml:space="preserve"> seed source</w:t>
      </w:r>
      <w:r w:rsidR="00781D8D">
        <w:t xml:space="preserve"> site variability </w:t>
      </w:r>
      <w:r w:rsidR="00FE1EE7">
        <w:t xml:space="preserve">modulates </w:t>
      </w:r>
      <w:r w:rsidR="005E3A0B">
        <w:t>transgenerational responses in traits related to growth and resource allocation</w:t>
      </w:r>
      <w:r w:rsidR="004E53D9">
        <w:t xml:space="preserve"> (Figure</w:t>
      </w:r>
      <w:r w:rsidR="004E53D9" w:rsidRPr="00463E98">
        <w:t xml:space="preserve"> 4)</w:t>
      </w:r>
      <w:r w:rsidR="005E3A0B">
        <w:t>, but not</w:t>
      </w:r>
      <w:r w:rsidR="00FD1C20">
        <w:t xml:space="preserve"> in reproductive traits</w:t>
      </w:r>
      <w:r w:rsidR="004E53D9">
        <w:t xml:space="preserve"> (Table 2).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213A4CE9" w14:textId="38B4335F" w:rsidR="00713296" w:rsidRPr="00AA5CE2" w:rsidRDefault="00E55DF1" w:rsidP="00FD2A2B">
      <w:pPr>
        <w:spacing w:line="480" w:lineRule="auto"/>
        <w:rPr>
          <w:b/>
          <w:bCs/>
        </w:rPr>
      </w:pPr>
      <w:r w:rsidRPr="00AA5CE2">
        <w:rPr>
          <w:b/>
          <w:bCs/>
        </w:rPr>
        <w:t>Maladaptive t</w:t>
      </w:r>
      <w:r w:rsidR="008F4D65" w:rsidRPr="00AA5CE2">
        <w:rPr>
          <w:b/>
          <w:bCs/>
        </w:rPr>
        <w:t>ransgenerational plasticity in P. patagonica</w:t>
      </w:r>
      <w:r w:rsidR="00B17798" w:rsidRPr="00AA5CE2">
        <w:rPr>
          <w:b/>
          <w:bCs/>
        </w:rPr>
        <w:t xml:space="preserve"> </w:t>
      </w:r>
    </w:p>
    <w:p w14:paraId="6784B12C" w14:textId="6C9DA83D" w:rsidR="003742A0" w:rsidRDefault="001B3AE8" w:rsidP="00FD2A2B">
      <w:pPr>
        <w:spacing w:line="480" w:lineRule="auto"/>
      </w:pPr>
      <w:r>
        <w:tab/>
      </w:r>
      <w:bookmarkStart w:id="3" w:name="OLE_LINK3"/>
      <w:r w:rsidR="00781923">
        <w:t>Seed number</w:t>
      </w:r>
      <w:r w:rsidR="00F60087">
        <w:t>, a direct measure of reproductive success,</w:t>
      </w:r>
      <w:r w:rsidR="00781923">
        <w:t xml:space="preserve"> is one of the best surrogates of lifetime fitness in annual plants</w:t>
      </w:r>
      <w:r w:rsidR="00F60087">
        <w:t xml:space="preserve"> </w:t>
      </w:r>
      <w:r w:rsidR="00F60087">
        <w:fldChar w:fldCharType="begin"/>
      </w:r>
      <w:r w:rsidR="00F60087">
        <w:instrText xml:space="preserve"> ADDIN ZOTERO_ITEM CSL_CITATION {"citationID":"d54f0Xto","properties":{"formattedCitation":"(Primack &amp; Kang, 1989)","plainCitation":"(Primack &amp; Kang, 1989)","noteIndex":0},"citationItems":[{"id":1977,"uris":["http://zotero.org/users/6894025/items/6S6KT4JH"],"itemData":{"id":1977,"type":"article-journal","container-title":"Annual Review of Ecology, Evolution, and Systematics","DOI":"10.1146/annurev.es.20.110189.002055","ISSN":"1543-592X, 1545-2069","issue":"Volume 20, 1989","language":"en","note":"publisher: Annual Reviews","page":"367-396","source":"www.annualreviews.org","title":"Measuring Fitness and Natural Selection in Wild Plant Populations","volume":"20","author":[{"family":"Primack","given":"R. B."},{"family":"Kang","given":"H."}],"issued":{"date-parts":[["1989",11,1]]}}}],"schema":"https://github.com/citation-style-language/schema/raw/master/csl-citation.json"} </w:instrText>
      </w:r>
      <w:r w:rsidR="00F60087">
        <w:fldChar w:fldCharType="separate"/>
      </w:r>
      <w:r w:rsidR="00D227DE">
        <w:rPr>
          <w:noProof/>
        </w:rPr>
        <w:t>(Primack &amp; Kang, 1989)</w:t>
      </w:r>
      <w:r w:rsidR="00F60087">
        <w:fldChar w:fldCharType="end"/>
      </w:r>
      <w:r w:rsidR="00781923">
        <w:t xml:space="preserve">. </w:t>
      </w:r>
      <w:r w:rsidR="005A17B0">
        <w:t xml:space="preserve">When </w:t>
      </w:r>
      <w:r w:rsidR="000F20B6">
        <w:t xml:space="preserve">plants were exposed to water limitations </w:t>
      </w:r>
      <w:r w:rsidR="00345A22">
        <w:t xml:space="preserve">in the offspring generation, plants </w:t>
      </w:r>
      <w:r w:rsidR="00B37EC3">
        <w:t>that</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xml:space="preserve">) </w:t>
      </w:r>
      <w:r w:rsidR="00716A7D">
        <w:lastRenderedPageBreak/>
        <w:t>(F</w:t>
      </w:r>
      <w:r w:rsidR="004443C9">
        <w:t xml:space="preserve">igure </w:t>
      </w:r>
      <w:r w:rsidR="00781923">
        <w:t>5</w:t>
      </w:r>
      <w:r w:rsidR="009D1FA5">
        <w:t>; Table 2).</w:t>
      </w:r>
      <w:r w:rsidR="00EE6513">
        <w:t xml:space="preserve"> This finding suggests that TGP</w:t>
      </w:r>
      <w:r w:rsidR="00D95408">
        <w:t xml:space="preserve"> is not an</w:t>
      </w:r>
      <w:r w:rsidR="00EE6513">
        <w:t xml:space="preserve"> adaptive strategy</w:t>
      </w:r>
      <w:r w:rsidR="00C87891">
        <w:t xml:space="preserve"> </w:t>
      </w:r>
      <w:r w:rsidR="00EE6513">
        <w:t>when exposed to</w:t>
      </w:r>
      <w:r w:rsidR="0098538C">
        <w:t xml:space="preserve"> consecutive </w:t>
      </w:r>
      <w:r w:rsidR="00EE6513">
        <w:t xml:space="preserve">generations of </w:t>
      </w:r>
      <w:r w:rsidR="00781923">
        <w:t>water limitation</w:t>
      </w:r>
      <w:r w:rsidR="00FE0FEC">
        <w:t xml:space="preserve">—in fact, </w:t>
      </w:r>
      <w:r w:rsidR="00B47D94">
        <w:t xml:space="preserve">this suggests that </w:t>
      </w:r>
      <w:r w:rsidR="0098538C">
        <w:t>consecutive</w:t>
      </w:r>
      <w:r w:rsidR="00C87891">
        <w:t xml:space="preserve"> generations of water limitation may induce maladaptive TGP in </w:t>
      </w:r>
      <w:r w:rsidR="00C87891" w:rsidRPr="00EE6513">
        <w:rPr>
          <w:i/>
          <w:iCs/>
        </w:rPr>
        <w:t>P. patagonica</w:t>
      </w:r>
      <w:r w:rsidR="00A671B8">
        <w:rPr>
          <w:i/>
          <w:iCs/>
        </w:rPr>
        <w:t xml:space="preserve">, </w:t>
      </w:r>
      <w:r w:rsidR="00781923">
        <w:t xml:space="preserve">regardless of the seed source climate pattern </w:t>
      </w:r>
      <w:r w:rsidR="00996BDA">
        <w:fldChar w:fldCharType="begin"/>
      </w:r>
      <w:r w:rsidR="00DE092C">
        <w:instrText xml:space="preserve"> ADDIN ZOTERO_ITEM CSL_CITATION {"citationID":"tUtK0SpY","properties":{"formattedCitation":"(Kuijper &amp; Hoyle, 2015)","plainCitation":"(Kuijper &amp; Hoyle, 2015)","noteIndex":0},"citationItems":[{"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D227DE">
        <w:rPr>
          <w:noProof/>
        </w:rPr>
        <w:t>(Kuijper &amp; Hoyle, 2015)</w:t>
      </w:r>
      <w:r w:rsidR="00996BDA">
        <w:fldChar w:fldCharType="end"/>
      </w:r>
      <w:r w:rsidR="00A671B8">
        <w:t>.</w:t>
      </w:r>
      <w:r w:rsidR="000428FB">
        <w:t xml:space="preserve"> </w:t>
      </w:r>
      <w:r w:rsidR="003742A0">
        <w:t xml:space="preserve">In addition to this reduction in seed number, our results also suggest </w:t>
      </w:r>
      <w:r w:rsidR="003D5FFD" w:rsidRPr="00974B87">
        <w:t>that water limitation in both the parental and offspring generations increase the likelihood of producing zero flowering structures, increasing the odds of failure to flower</w:t>
      </w:r>
      <w:r w:rsidR="003742A0">
        <w:t xml:space="preserve">. </w:t>
      </w:r>
      <w:r w:rsidR="000428FB">
        <w:t>Consecutive</w:t>
      </w:r>
      <w:r w:rsidR="00523850">
        <w:t xml:space="preserve"> generations</w:t>
      </w:r>
      <w:r w:rsidR="00B37EC3">
        <w:t xml:space="preserve"> </w:t>
      </w:r>
      <w:r w:rsidR="00D95408">
        <w:t>of</w:t>
      </w:r>
      <w:r w:rsidR="00523850">
        <w:t xml:space="preserve"> water limitation may </w:t>
      </w:r>
      <w:r w:rsidR="00455E33">
        <w:t xml:space="preserve">limit the fitness of offspring, decreasing their ability to compete and </w:t>
      </w:r>
      <w:r w:rsidR="000428FB">
        <w:t>persist</w:t>
      </w:r>
      <w:r w:rsidR="00523850">
        <w:t xml:space="preserve">, </w:t>
      </w:r>
      <w:r w:rsidR="00D95408">
        <w:t xml:space="preserve">indicating </w:t>
      </w:r>
      <w:r w:rsidR="00523850">
        <w:t>that we may see future population declines</w:t>
      </w:r>
      <w:r w:rsidR="00F60087">
        <w:t xml:space="preserve"> in </w:t>
      </w:r>
      <w:r w:rsidR="00F60087" w:rsidRPr="00F60087">
        <w:rPr>
          <w:i/>
          <w:iCs/>
        </w:rPr>
        <w:t>P. patagonica</w:t>
      </w:r>
      <w:r w:rsidR="00523850">
        <w:t xml:space="preserve"> in areas that</w:t>
      </w:r>
      <w:r w:rsidR="001F6C29">
        <w:t xml:space="preserve"> are </w:t>
      </w:r>
      <w:r w:rsidR="006C4B50">
        <w:t xml:space="preserve">increasingly </w:t>
      </w:r>
      <w:r w:rsidR="001F6C29">
        <w:t>experiencing spring drought</w:t>
      </w:r>
      <w:r w:rsidR="006C4B50">
        <w:t>s</w:t>
      </w:r>
      <w:r w:rsidR="001F6C29">
        <w:t xml:space="preserve"> more </w:t>
      </w:r>
      <w:r w:rsidR="003742A0">
        <w:t>frequently</w:t>
      </w:r>
      <w:r w:rsidR="001F6C29">
        <w:t>.</w:t>
      </w:r>
      <w:r w:rsidR="006C4B50">
        <w:t xml:space="preserve"> </w:t>
      </w:r>
    </w:p>
    <w:p w14:paraId="7239CEF0" w14:textId="78C9660B" w:rsidR="007565B1" w:rsidRPr="007565B1" w:rsidRDefault="007565B1" w:rsidP="003742A0">
      <w:pPr>
        <w:spacing w:line="480" w:lineRule="auto"/>
        <w:ind w:firstLine="720"/>
      </w:pPr>
      <w:r>
        <w:t>These results align with findings in other species showing reduced seed production under consecutive drought stress</w:t>
      </w:r>
      <w:r w:rsidR="00D95408">
        <w:t>es</w:t>
      </w:r>
      <w:r>
        <w:t xml:space="preserve">, </w:t>
      </w:r>
      <w:r w:rsidR="00C6495F">
        <w:t xml:space="preserve">including in </w:t>
      </w:r>
      <w:r w:rsidR="00105A35" w:rsidRPr="00105A35">
        <w:rPr>
          <w:i/>
          <w:iCs/>
        </w:rPr>
        <w:t>Amaranthus albus</w:t>
      </w:r>
      <w:r w:rsidR="00C6495F">
        <w:rPr>
          <w:i/>
          <w:iCs/>
        </w:rPr>
        <w:t xml:space="preserve">, </w:t>
      </w:r>
      <w:r w:rsidR="00C6495F">
        <w:t>a non-native annual species</w:t>
      </w:r>
      <w:r>
        <w:t xml:space="preserve"> (</w:t>
      </w:r>
      <w:r w:rsidR="00B6647D">
        <w:fldChar w:fldCharType="begin"/>
      </w:r>
      <w:r w:rsidR="00036FC9">
        <w:instrText xml:space="preserve"> ADDIN ZOTERO_ITEM CSL_CITATION {"citationID":"jCvfpu2f","properties":{"formattedCitation":"(Fenesi et al., 2014)","plainCitation":"(Fenesi et al., 2014)","dontUpdate":true,"noteIndex":0},"citationItems":[{"id":242,"uris":["http://zotero.org/users/6894025/items/IJMTJH87"],"itemData":{"id":242,"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DE092C">
        <w:rPr>
          <w:noProof/>
        </w:rPr>
        <w:t>Fenesi et al., 2014</w:t>
      </w:r>
      <w:r w:rsidR="00B6647D">
        <w:fldChar w:fldCharType="end"/>
      </w:r>
      <w:r>
        <w:t>)</w:t>
      </w:r>
      <w:r w:rsidR="00ED56D9">
        <w:t xml:space="preserve">. </w:t>
      </w:r>
      <w:r>
        <w:t xml:space="preserve">However, contrasting responses have also been documented: </w:t>
      </w:r>
      <w:r w:rsidRPr="00C27BE0">
        <w:rPr>
          <w:i/>
          <w:iCs/>
        </w:rPr>
        <w:t xml:space="preserve">Secale </w:t>
      </w:r>
      <w:proofErr w:type="spellStart"/>
      <w:r w:rsidRPr="00C27BE0">
        <w:rPr>
          <w:i/>
          <w:iCs/>
        </w:rPr>
        <w:t>sylvestre</w:t>
      </w:r>
      <w:proofErr w:type="spellEnd"/>
      <w:r>
        <w:rPr>
          <w:i/>
          <w:iCs/>
        </w:rPr>
        <w:t xml:space="preserve"> </w:t>
      </w:r>
      <w:r>
        <w:t>showed increased seed production (</w:t>
      </w:r>
      <w:r>
        <w:fldChar w:fldCharType="begin"/>
      </w:r>
      <w:r w:rsidR="00036FC9">
        <w:instrText xml:space="preserve"> ADDIN ZOTERO_ITEM CSL_CITATION {"citationID":"qKXZq3In","properties":{"formattedCitation":"(Mojzes et al., 2021)","plainCitation":"(Mojzes et al., 2021)","dontUpdate":true,"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fldChar w:fldCharType="separate"/>
      </w:r>
      <w:r>
        <w:rPr>
          <w:noProof/>
        </w:rPr>
        <w:t>Mojzes et al., 2021</w:t>
      </w:r>
      <w:r>
        <w:fldChar w:fldCharType="end"/>
      </w:r>
      <w:r>
        <w:t xml:space="preserve">), while </w:t>
      </w:r>
      <w:r w:rsidRPr="00030992">
        <w:rPr>
          <w:i/>
          <w:iCs/>
        </w:rPr>
        <w:t xml:space="preserve">Helianthemum </w:t>
      </w:r>
      <w:proofErr w:type="spellStart"/>
      <w:r w:rsidRPr="00030992">
        <w:rPr>
          <w:i/>
          <w:iCs/>
        </w:rPr>
        <w:t>squamatum</w:t>
      </w:r>
      <w:proofErr w:type="spellEnd"/>
      <w:r>
        <w:t xml:space="preserve"> and </w:t>
      </w:r>
      <w:r w:rsidRPr="00030992">
        <w:rPr>
          <w:i/>
          <w:iCs/>
        </w:rPr>
        <w:t xml:space="preserve">Centaurea </w:t>
      </w:r>
      <w:proofErr w:type="spellStart"/>
      <w:r w:rsidRPr="00030992">
        <w:rPr>
          <w:i/>
          <w:iCs/>
        </w:rPr>
        <w:t>hyssopifolia</w:t>
      </w:r>
      <w:proofErr w:type="spellEnd"/>
      <w:r>
        <w:rPr>
          <w:i/>
          <w:iCs/>
        </w:rPr>
        <w:t xml:space="preserve"> </w:t>
      </w:r>
      <w:r>
        <w:t>exhibited no change in seed production (</w:t>
      </w:r>
      <w:r>
        <w:fldChar w:fldCharType="begin"/>
      </w:r>
      <w:r w:rsidR="00036FC9">
        <w:instrText xml:space="preserve"> ADDIN ZOTERO_ITEM CSL_CITATION {"citationID":"x5VEeAeh","properties":{"formattedCitation":"(Ramos-Mu\\uc0\\u241{}oz et al., 2024)","plainCitation":"(Ramos-Muñoz et al., 2024)","dontUpdate":true,"noteIndex":0},"citationItems":[{"id":100,"uris":["http://zotero.org/users/6894025/items/3YWCQLGF"],"itemData":{"id":100,"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fldChar w:fldCharType="separate"/>
      </w:r>
      <w:r w:rsidRPr="00DE092C">
        <w:rPr>
          <w:rFonts w:eastAsiaTheme="majorEastAsia"/>
        </w:rPr>
        <w:t>Ramos-Muñoz et al., 2024</w:t>
      </w:r>
      <w:r>
        <w:fldChar w:fldCharType="end"/>
      </w:r>
      <w:r>
        <w:t xml:space="preserve">). </w:t>
      </w:r>
      <w:r w:rsidRPr="007565B1">
        <w:t>Such variability highlights that the fitness consequences of multigenerational water limitation are likely species-specific, shaped by distinct life histories, ecological strategies, or physiological thresholds</w:t>
      </w:r>
      <w:r w:rsidR="00D95408">
        <w:t xml:space="preserve"> and may be difficult to predict.</w:t>
      </w:r>
    </w:p>
    <w:p w14:paraId="64E336C0" w14:textId="195F8A54" w:rsidR="00E03EFF" w:rsidRDefault="00D95408" w:rsidP="00FD2A2B">
      <w:pPr>
        <w:spacing w:line="480" w:lineRule="auto"/>
        <w:ind w:firstLine="720"/>
      </w:pPr>
      <w:bookmarkStart w:id="4" w:name="OLE_LINK4"/>
      <w:r>
        <w:t>Overall, we found</w:t>
      </w:r>
      <w:r w:rsidR="00A11C04" w:rsidRPr="00FE5038">
        <w:t xml:space="preserve"> low levels of </w:t>
      </w:r>
      <w:r w:rsidR="007565B1">
        <w:t>TGP expression</w:t>
      </w:r>
      <w:r w:rsidR="00A11C04" w:rsidRPr="00FE5038">
        <w:t xml:space="preserve"> </w:t>
      </w:r>
      <w:r>
        <w:t xml:space="preserve">across all populations </w:t>
      </w:r>
      <w:r w:rsidR="00A11C04" w:rsidRPr="00FE5038">
        <w:t xml:space="preserve">in </w:t>
      </w:r>
      <w:r w:rsidR="00A11C04" w:rsidRPr="00FE5038">
        <w:rPr>
          <w:i/>
          <w:iCs/>
        </w:rPr>
        <w:t>P. patagonica</w:t>
      </w:r>
      <w:r w:rsidR="00A11C04" w:rsidRPr="00FE5038">
        <w:t xml:space="preserve">. </w:t>
      </w:r>
      <w:r w:rsidR="00A11C04">
        <w:t>This contrasts with</w:t>
      </w:r>
      <w:r w:rsidR="007565B1">
        <w:t xml:space="preserve"> many </w:t>
      </w:r>
      <w:r w:rsidR="00A11C04">
        <w:t xml:space="preserve">other TGP studies </w:t>
      </w:r>
      <w:r w:rsidR="007565B1">
        <w:t>that found</w:t>
      </w:r>
      <w:r w:rsidR="00A11C04">
        <w:t xml:space="preserve"> matching parent-offspring environments produc</w:t>
      </w:r>
      <w:r w:rsidR="007565B1">
        <w:t>ed</w:t>
      </w:r>
      <w:r w:rsidR="00A11C04">
        <w:t xml:space="preserve"> adaptive transgenerational effects</w:t>
      </w:r>
      <w:r w:rsidR="007565B1">
        <w:t xml:space="preserve">. For example, </w:t>
      </w:r>
      <w:r w:rsidR="00A11C04">
        <w:t xml:space="preserve">consecutive drought increased total biomass and root systems of </w:t>
      </w:r>
      <w:r w:rsidR="00A11C04" w:rsidRPr="003A4449">
        <w:rPr>
          <w:i/>
          <w:iCs/>
        </w:rPr>
        <w:t xml:space="preserve">Polygonum </w:t>
      </w:r>
      <w:proofErr w:type="spellStart"/>
      <w:r w:rsidR="00A11C04" w:rsidRPr="003A4449">
        <w:rPr>
          <w:i/>
          <w:iCs/>
        </w:rPr>
        <w:t>persicaria</w:t>
      </w:r>
      <w:proofErr w:type="spellEnd"/>
      <w:r w:rsidR="00A11C04">
        <w:t xml:space="preserve"> </w:t>
      </w:r>
      <w:r w:rsidR="00A11C04">
        <w:fldChar w:fldCharType="begin"/>
      </w:r>
      <w:r w:rsidR="00A11C04">
        <w:instrText xml:space="preserve"> ADDIN ZOTERO_ITEM CSL_CITATION {"citationID":"iQSNlvPT","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increased root carbohydrate storage in </w:t>
      </w:r>
      <w:r w:rsidR="00A11C04" w:rsidRPr="006F4A2A">
        <w:rPr>
          <w:i/>
          <w:iCs/>
        </w:rPr>
        <w:t>Plantago lanceolat</w:t>
      </w:r>
      <w:r w:rsidR="00A11C04">
        <w:rPr>
          <w:i/>
          <w:iCs/>
        </w:rPr>
        <w:t>a</w:t>
      </w:r>
      <w:r w:rsidR="00A11C04">
        <w:t xml:space="preserve"> </w:t>
      </w:r>
      <w:r w:rsidR="00A11C04">
        <w:fldChar w:fldCharType="begin"/>
      </w:r>
      <w:r w:rsidR="00A11C04">
        <w:instrText xml:space="preserve"> ADDIN ZOTERO_ITEM CSL_CITATION {"citationID":"PnbcU8U5","properties":{"formattedCitation":"(Latzel et al., 2014)","plainCitation":"(Latzel et al., 2014)","noteIndex":0},"citationItems":[{"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A11C04">
        <w:fldChar w:fldCharType="separate"/>
      </w:r>
      <w:r w:rsidR="00D227DE">
        <w:rPr>
          <w:noProof/>
        </w:rPr>
        <w:t>(Latzel et al., 2014)</w:t>
      </w:r>
      <w:r w:rsidR="00A11C04">
        <w:fldChar w:fldCharType="end"/>
      </w:r>
      <w:r w:rsidR="00A11C04">
        <w:t xml:space="preserve">; </w:t>
      </w:r>
      <w:r w:rsidR="007565B1">
        <w:t xml:space="preserve">and </w:t>
      </w:r>
      <w:r w:rsidR="00A11C04">
        <w:t xml:space="preserve">increased shoot biomass and seed production in </w:t>
      </w:r>
      <w:r w:rsidR="00A11C04" w:rsidRPr="00AE5659">
        <w:rPr>
          <w:i/>
          <w:iCs/>
        </w:rPr>
        <w:t xml:space="preserve">Secale </w:t>
      </w:r>
      <w:proofErr w:type="spellStart"/>
      <w:r w:rsidR="00A11C04" w:rsidRPr="00AE5659">
        <w:rPr>
          <w:i/>
          <w:iCs/>
        </w:rPr>
        <w:t>sylvestre</w:t>
      </w:r>
      <w:proofErr w:type="spellEnd"/>
      <w:r w:rsidR="00A11C04">
        <w:rPr>
          <w:i/>
          <w:iCs/>
        </w:rPr>
        <w:t xml:space="preserve"> </w:t>
      </w:r>
      <w:r w:rsidR="00A11C04" w:rsidRPr="00AE5659">
        <w:fldChar w:fldCharType="begin"/>
      </w:r>
      <w:r w:rsidR="00A11C04">
        <w:instrText xml:space="preserve"> ADDIN ZOTERO_ITEM CSL_CITATION {"citationID":"gRXuVdIw","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11C04" w:rsidRPr="00AE5659">
        <w:fldChar w:fldCharType="separate"/>
      </w:r>
      <w:r w:rsidR="00D227DE">
        <w:rPr>
          <w:noProof/>
        </w:rPr>
        <w:t>(Mojzes et al., 2021)</w:t>
      </w:r>
      <w:r w:rsidR="00A11C04" w:rsidRPr="00AE5659">
        <w:fldChar w:fldCharType="end"/>
      </w:r>
      <w:r w:rsidR="00A11C04">
        <w:t xml:space="preserve">). There are several possible </w:t>
      </w:r>
      <w:r w:rsidR="00A11C04">
        <w:lastRenderedPageBreak/>
        <w:t xml:space="preserve">explanations for the absence of adaptive TGP in </w:t>
      </w:r>
      <w:r w:rsidR="00A11C04" w:rsidRPr="00F65880">
        <w:rPr>
          <w:i/>
          <w:iCs/>
        </w:rPr>
        <w:t>P. patagonica</w:t>
      </w:r>
      <w:r w:rsidR="00A11C04">
        <w:t xml:space="preserve">. Transgenerational cues are passed down epigenetically </w:t>
      </w:r>
      <w:r w:rsidR="00A11C04">
        <w:fldChar w:fldCharType="begin"/>
      </w:r>
      <w:r w:rsidR="00A11C04">
        <w:instrText xml:space="preserve"> ADDIN ZOTERO_ITEM CSL_CITATION {"citationID":"dU1aLcWc","properties":{"formattedCitation":"(Fitz-James &amp; Cavalli, 2022)","plainCitation":"(Fitz-James &amp; Cavalli, 2022)","noteIndex":0},"citationItems":[{"id":1963,"uris":["http://zotero.org/users/6894025/items/XCCH9QZA"],"itemData":{"id":1963,"type":"article-journal","abstract":"Increasing evidence indicates that non-DNA sequence-based epigenetic information can be inherited across several generations in organisms ranging from yeast to plants to humans. This raises the possibility of heritable ‘epimutations’ contributing to heritable phenotypic variation and thus to evolution. Recent work has shed light on both the signals that underpin these epimutations, including DNA methylation, histone modifications and non-coding RNAs, and the mechanisms by which they are transmitted across generations at the molecular level. These mechanisms can vary greatly among species and have a more limited effect in mammals than in plants and other animal species. Nevertheless, common principles are emerging, with transmission occurring either via direct replicative mechanisms or indirect reconstruction of the signal in subsequent generations. As these processes become clearer we continue to improve our understanding of the distinctive features and relative contribution of DNA sequence and epigenetic variation to heritable differences in phenotype.","container-title":"Nature Reviews Genetics","DOI":"10.1038/s41576-021-00438-5","ISSN":"1471-0064","issue":"6","journalAbbreviation":"Nat Rev Genet","language":"en","license":"2022 Springer Nature Limited","note":"publisher: Nature Publishing Group","page":"325-341","source":"www.nature.com","title":"Molecular mechanisms of transgenerational epigenetic inheritance","volume":"23","author":[{"family":"Fitz-James","given":"Maximilian H."},{"family":"Cavalli","given":"Giacomo"}],"issued":{"date-parts":[["2022",6]]}}}],"schema":"https://github.com/citation-style-language/schema/raw/master/csl-citation.json"} </w:instrText>
      </w:r>
      <w:r w:rsidR="00A11C04">
        <w:fldChar w:fldCharType="separate"/>
      </w:r>
      <w:r w:rsidR="00D227DE">
        <w:rPr>
          <w:noProof/>
        </w:rPr>
        <w:t>(Fitz-James &amp; Cavalli, 2022)</w:t>
      </w:r>
      <w:r w:rsidR="00A11C04">
        <w:fldChar w:fldCharType="end"/>
      </w:r>
      <w:r w:rsidR="00A11C04">
        <w:t xml:space="preserve">, via mRNA, proteins, and hormones </w:t>
      </w:r>
      <w:r w:rsidR="00A11C04">
        <w:fldChar w:fldCharType="begin"/>
      </w:r>
      <w:r w:rsidR="00A11C04">
        <w:instrText xml:space="preserve"> ADDIN ZOTERO_ITEM CSL_CITATION {"citationID":"mpOCLs9h","properties":{"formattedCitation":"(Donohue, 2009; Jha et al., 2010; Rajjou et al., 2004)","plainCitation":"(Donohue, 2009; Jha et al., 2010; Rajjou et al., 2004)","noteIndex":0},"citationItems":[{"id":1968,"uris":["http://zotero.org/users/6894025/items/QH97VZBH"],"itemData":{"id":1968,"type":"article-journal","abstract":"Maternal effects on seed traits such as germination are important components of the life histories of plants because they represent the pathway from adult to offspring: the pathway that completes the life cycle. Maternal environmental effects on germination influence basic life-history expression, natural selection on germination, the expression of genetic variation for germination and even the genes involved in germination. Maternal effects on seed traits can even influence generation time and projected population growth rates. Whether these maternal environmental effects are imposed by the maternal genotype, the endosperm genotype or the embryonic genotype, however, is as yet unknown. Patterns of gene expression and protein synthesis in seeds indicate that the maternal genotype has the opportunity to influence its progeny's germination behaviour. Investigation of the phenotypic consequences of maternal environmental effects, regardless of its genetic determination, is relevant for understanding the variation in plant life cycles. Distinguishing the genotype(s) that control them is relevant for predicting the evolutionary trajectories and patterns of selection on progeny phenotypes and the genes underlying them.","container-title":"Philosophical Transactions of the Royal Society B: Biological Sciences","DOI":"10.1098/rstb.2008.0291","issue":"1520","note":"publisher: Royal Society","page":"1059-1074","source":"royalsocietypublishing.org (Atypon)","title":"Completing the cycle: maternal effects as the missing link in plant life histories","title-short":"Completing the cycle","volume":"364","author":[{"family":"Donohue","given":"Kathleen"}],"issued":{"date-parts":[["2009",3,12]]}}},{"id":1970,"uris":["http://zotero.org/users/6894025/items/IR89GAML"],"itemData":{"id":1970,"type":"article-journal","abstract":"Experiments were conducted to investigate the effects of shading on and location of the mother plant on germination and hormone content of Palmer amaranth seed. Increasing the shading from 0 to 87% decreased germination of fresh, viable seeds in dark from 25 to 12%. Abscisic acid (ABA) content of seeds from plants in 0% shade increased from 13.3 ng g−1 dry seed to 19.1 ng g−1 dry seed with 87% shade. Shading of the mother plant did not influence the 1,000-seed weight of Palmer amaranth. Seeds that matured in the top and middle third of the mother plant had 67 to 78% greater germination than those that matured in the bottom third of the mother plant. Endogenous gibberellic acid (GA) content of seeds did not differ between locations on the mother plant; however, the ABA content of seeds produced on the bottom third of the plant was 46 and 59% higher than the ABA content of seeds produced at the middle and top third of the plant, respectively. Endogenous ABA or GA content of seeds and 1,000-seed weight had no relationship with seed germination over and above the treatment effects. This research suggests that shading and plant location can influence germination of fresh, viable seeds of Palmer amaranth, which will be a dormancy strategy for seed dispersal over time.","container-title":"Weed Science","DOI":"10.1614/WS-09-059.1","ISSN":"0043-1745, 1550-2759","issue":"1","language":"en","page":"16-21","source":"Cambridge University Press","title":"Shade and Plant Location Effects on Germination and Hormone Content of Palmer Amaranth (Amaranthus palmeri) Seed","volume":"58","author":[{"family":"Jha","given":"Prashant"},{"family":"Norsworthy","given":"Jason K."},{"family":"Riley","given":"Melissa B."},{"family":"Jr","given":"William Bridges"}],"issued":{"date-parts":[["2010",3]]}}},{"id":168,"uris":["http://zotero.org/users/6894025/items/UPTWWE4F"],"itemData":{"id":168,"type":"article-journal","abstract":"To investigate the role of stored and neosynthesized mRNAs in seed germination, we examined the effect of α-amanitin, a transcriptional inhibitor targeting RNA polymerase II, on the germination of nondormant Arabidopsis seeds. We used transparent testa mutants, of which seed coat is highly permeable, to better ascertain that the drug can reach the embryo during seed imbibition. Even with the most permeable mutant (tt2-1), germination (radicle protrusion) occurred in the absence of transcription, while subsequent seedling growth was blocked. In contrast, germination was abolished in the presence of the translational inhibitor cycloheximide. Taken together, the results highlight the role of stored proteins and mRNAs for germination in Arabidopsis and show that in this species the potential for germination is largely programmed during the seed maturation process. The α-amanitin-resistant germination exhibited characteristic features. First, this germination was strongly slowed down, indicating that de novo transcription normally allows the synthesis of factor(s) activating the germination rate. Second, the sensitivity of germination to gibberellic acid was reduced 15-fold, confirming the role of this phytohormone in germination. Third, de novo synthesis of enzymes involved in reserve mobilization and resumption of metabolic activity was repressed, thus accounting for the failure in seedling establishment. Fourth, germinating seeds can recapitulate at least part of the seed maturation program, being capable of using mRNAs stored during development. Thus, commitment to germination and plant growth requires transcription of genes allowing the imbibed seed to discriminate between mRNAs to be utilized in germination and those to be destroyed.","container-title":"Plant Physiology","DOI":"10.1104/pp.103.036293","ISSN":"0032-0889","issue":"4","journalAbbreviation":"Plant Physiol","note":"PMID: 15047896\nPMCID: PMC419834","page":"1598-1613","source":"PubMed Central","title":"The Effect of α-Amanitin on the Arabidopsis Seed Proteome Highlights the Distinct Roles of Stored and Neosynthesized mRNAs during Germination","volume":"134","author":[{"family":"Rajjou","given":"Loïc"},{"family":"Gallardo","given":"Karine"},{"family":"Debeaujon","given":"Isabelle"},{"family":"Vandekerckhove","given":"Joël"},{"family":"Job","given":"Claudette"},{"family":"Job","given":"Dominique"}],"issued":{"date-parts":[["2004",4]]}}}],"schema":"https://github.com/citation-style-language/schema/raw/master/csl-citation.json"} </w:instrText>
      </w:r>
      <w:r w:rsidR="00A11C04">
        <w:fldChar w:fldCharType="separate"/>
      </w:r>
      <w:r w:rsidR="00D227DE">
        <w:rPr>
          <w:noProof/>
        </w:rPr>
        <w:t>(Donohue, 2009; Jha et al., 2010; Rajjou et al., 2004)</w:t>
      </w:r>
      <w:r w:rsidR="00A11C04">
        <w:fldChar w:fldCharType="end"/>
      </w:r>
      <w:r w:rsidR="00A11C04">
        <w:t xml:space="preserve">, or through nutritive preparations of offspring </w:t>
      </w:r>
      <w:r w:rsidR="00A11C04" w:rsidRPr="00A11C04">
        <w:t xml:space="preserve">(reviewed in </w:t>
      </w:r>
      <w:r w:rsidR="00A11C04" w:rsidRPr="00A11C04">
        <w:fldChar w:fldCharType="begin"/>
      </w:r>
      <w:r w:rsidR="00A11C04" w:rsidRPr="00A11C04">
        <w:instrText xml:space="preserve"> ADDIN ZOTERO_ITEM CSL_CITATION {"citationID":"9rBRtWMO","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A11C04" w:rsidRPr="00A11C04">
        <w:fldChar w:fldCharType="separate"/>
      </w:r>
      <w:r w:rsidR="00D227DE">
        <w:rPr>
          <w:noProof/>
        </w:rPr>
        <w:t>(Herman &amp; Sultan, 2011)</w:t>
      </w:r>
      <w:r w:rsidR="00A11C04" w:rsidRPr="00A11C04">
        <w:fldChar w:fldCharType="end"/>
      </w:r>
      <w:r w:rsidR="00A11C04" w:rsidRPr="00A11C04">
        <w:t>.</w:t>
      </w:r>
      <w:r w:rsidR="00A11C04">
        <w:t xml:space="preserve"> These complex</w:t>
      </w:r>
      <w:r w:rsidR="007565B1">
        <w:t xml:space="preserve">, multi-layered </w:t>
      </w:r>
      <w:r w:rsidR="00A11C04">
        <w:t xml:space="preserve">mechanisms may have only evolved in some species, or even in response to specific </w:t>
      </w:r>
      <w:r w:rsidR="007565B1">
        <w:t xml:space="preserve">environmental </w:t>
      </w:r>
      <w:r w:rsidR="00A11C04">
        <w:t xml:space="preserve">stressors. For example, no evidence of TGP was found in </w:t>
      </w:r>
      <w:r w:rsidR="00A11C04" w:rsidRPr="009D4E0D">
        <w:rPr>
          <w:i/>
          <w:iCs/>
        </w:rPr>
        <w:t>Silene vulgaris</w:t>
      </w:r>
      <w:r w:rsidR="00A11C04">
        <w:t xml:space="preserve"> under three separate types of stress </w:t>
      </w:r>
      <w:r w:rsidR="00A11C04">
        <w:fldChar w:fldCharType="begin"/>
      </w:r>
      <w:r w:rsidR="00A11C04">
        <w:instrText xml:space="preserve"> ADDIN ZOTERO_ITEM CSL_CITATION {"citationID":"MjDKdv0C","properties":{"formattedCitation":"(Sandner et al., 2018)","plainCitation":"(Sandner et al., 2018)","noteIndex":0},"citationItems":[{"id":182,"uris":["http://zotero.org/users/6894025/items/NJGMT3CC"],"itemData":{"id":182,"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A11C04">
        <w:fldChar w:fldCharType="separate"/>
      </w:r>
      <w:r w:rsidR="00D227DE">
        <w:rPr>
          <w:noProof/>
        </w:rPr>
        <w:t>(Sandner et al., 2018)</w:t>
      </w:r>
      <w:r w:rsidR="00A11C04">
        <w:fldChar w:fldCharType="end"/>
      </w:r>
      <w:r w:rsidR="00A11C04">
        <w:t xml:space="preserve">, while adaptive TGP has only been found in one of two closely related </w:t>
      </w:r>
      <w:r w:rsidR="00A11C04" w:rsidRPr="0068657C">
        <w:rPr>
          <w:i/>
          <w:iCs/>
        </w:rPr>
        <w:t>Polygonum</w:t>
      </w:r>
      <w:r w:rsidR="00A11C04">
        <w:t xml:space="preserve"> species </w:t>
      </w:r>
      <w:r w:rsidR="00A11C04">
        <w:fldChar w:fldCharType="begin"/>
      </w:r>
      <w:r w:rsidR="00A11C04">
        <w:instrText xml:space="preserve"> ADDIN ZOTERO_ITEM CSL_CITATION {"citationID":"Rkgfriko","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w:t>
      </w:r>
      <w:r>
        <w:t>Our results indicate that</w:t>
      </w:r>
      <w:r w:rsidR="00A11C04">
        <w:t xml:space="preserve"> adaptive transgenerational plasticity may not be universal or easily leveraged phenomenon</w:t>
      </w:r>
      <w:r w:rsidR="00E03EFF">
        <w:t>, and should not necessarily be relied on to aid restoration and revegetation in the face of this environmental change</w:t>
      </w:r>
      <w:r w:rsidR="00A11C04">
        <w:t xml:space="preserve"> </w:t>
      </w:r>
      <w:r w:rsidR="00A11C04">
        <w:fldChar w:fldCharType="begin"/>
      </w:r>
      <w:r w:rsidR="00A11C04">
        <w:instrText xml:space="preserve"> ADDIN ZOTERO_ITEM CSL_CITATION {"citationID":"PhGnJkOZ","properties":{"formattedCitation":"(S\\uc0\\u225{}nchez-T\\uc0\\u243{}jar et al., 2020b; Uller et al., 2013)","plainCitation":"(Sánchez-Tójar et al., 2020b; Uller et al., 2013)","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A11C04">
        <w:fldChar w:fldCharType="separate"/>
      </w:r>
      <w:r w:rsidR="00D227DE" w:rsidRPr="00D227DE">
        <w:rPr>
          <w:rFonts w:eastAsiaTheme="majorEastAsia"/>
        </w:rPr>
        <w:t>(Sánchez-Tójar et al., 2020b; Uller et al., 2013)</w:t>
      </w:r>
      <w:r w:rsidR="00A11C04">
        <w:fldChar w:fldCharType="end"/>
      </w:r>
      <w:r w:rsidR="00A11C04">
        <w:t>.</w:t>
      </w:r>
      <w:bookmarkStart w:id="5" w:name="OLE_LINK5"/>
      <w:bookmarkEnd w:id="4"/>
    </w:p>
    <w:p w14:paraId="1793383C" w14:textId="727CE9A3" w:rsidR="00E55DF1" w:rsidRPr="003742A0" w:rsidRDefault="00E03EFF" w:rsidP="003742A0">
      <w:pPr>
        <w:spacing w:line="480" w:lineRule="auto"/>
        <w:ind w:firstLine="720"/>
      </w:pPr>
      <w:r w:rsidRPr="007565B1">
        <w:t xml:space="preserve">One possible explanation for the lack of transgenerational response in </w:t>
      </w:r>
      <w:r w:rsidRPr="007565B1">
        <w:rPr>
          <w:i/>
          <w:iCs/>
        </w:rPr>
        <w:t>P. patagonica</w:t>
      </w:r>
      <w:r w:rsidRPr="007565B1">
        <w:t xml:space="preserve"> is </w:t>
      </w:r>
      <w:r w:rsidR="00D95408">
        <w:t xml:space="preserve">that fact that the species produces a </w:t>
      </w:r>
      <w:r w:rsidRPr="007565B1">
        <w:t>seed ban</w:t>
      </w:r>
      <w:r w:rsidR="00D95408">
        <w:t>k</w:t>
      </w:r>
      <w:r w:rsidRPr="007565B1">
        <w:t>, which</w:t>
      </w:r>
      <w:r w:rsidR="00D95408">
        <w:t xml:space="preserve"> strategy which typically</w:t>
      </w:r>
      <w:r w:rsidRPr="007565B1">
        <w:t xml:space="preserve"> buffers </w:t>
      </w:r>
      <w:r w:rsidR="00D95408">
        <w:t xml:space="preserve">populations </w:t>
      </w:r>
      <w:r w:rsidRPr="007565B1">
        <w:t xml:space="preserve">against environmental variability </w:t>
      </w:r>
      <w:r w:rsidRPr="007565B1">
        <w:fldChar w:fldCharType="begin"/>
      </w:r>
      <w:r w:rsidR="00036FC9">
        <w:instrText xml:space="preserve"> ADDIN ZOTERO_ITEM CSL_CITATION {"citationID":"WYQ8zeTE","properties":{"formattedCitation":"(Haight et al., 2019; Venable, 2007)","plainCitation":"(Haight et al., 2019; Venable, 2007)","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id":1978,"uris":["http://zotero.org/users/6894025/items/TZX62WMR"],"itemData":{"id":1978,"type":"article-journal","abstract":"Evolutionary bet hedging encapsulates the counterintuitive idea that organisms evolve traits that reduce short-term reproductive success in favor of longer-term risk reduction. It has been widely inv...","container-title":"Ecology","DOI":"10.1890/06-1495","ISSN":"1939-9170","issue":"5","language":"en","note":"publisher: John Wiley &amp; Sons, Ltd","page":"1086-1090","source":"esajournals.onlinelibrary.wiley.com","title":"BET HEDGING IN A GUILD OF DESERT ANNUALS","volume":"88","author":[{"family":"Venable","given":"D. Lawrence"}],"issued":{"date-parts":[["2007",5,1]]}}}],"schema":"https://github.com/citation-style-language/schema/raw/master/csl-citation.json"} </w:instrText>
      </w:r>
      <w:r w:rsidRPr="007565B1">
        <w:fldChar w:fldCharType="separate"/>
      </w:r>
      <w:r w:rsidR="00D227DE">
        <w:rPr>
          <w:noProof/>
        </w:rPr>
        <w:t>(Haight et al., 2019; Venable, 2007)</w:t>
      </w:r>
      <w:r w:rsidRPr="007565B1">
        <w:fldChar w:fldCharType="end"/>
      </w:r>
      <w:r w:rsidRPr="007565B1">
        <w:t xml:space="preserve">. Influencing offspring phenotypes through adaptive TGP is one strategy an annual plant can use to increase fitness </w:t>
      </w:r>
      <w:r w:rsidRPr="007565B1">
        <w:fldChar w:fldCharType="begin"/>
      </w:r>
      <w:r w:rsidRPr="007565B1">
        <w:instrText xml:space="preserve"> ADDIN ZOTERO_ITEM CSL_CITATION {"citationID":"N1SPCCPK","properties":{"formattedCitation":"(Mousseau &amp; Fox, 1998)","plainCitation":"(Mousseau &amp; Fox, 1998)","noteIndex":0},"citationItems":[{"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Pr="007565B1">
        <w:fldChar w:fldCharType="separate"/>
      </w:r>
      <w:r w:rsidR="00D227DE">
        <w:rPr>
          <w:noProof/>
        </w:rPr>
        <w:t>(Mousseau &amp; Fox, 1998)</w:t>
      </w:r>
      <w:r w:rsidRPr="007565B1">
        <w:fldChar w:fldCharType="end"/>
      </w:r>
      <w:r w:rsidRPr="007565B1">
        <w:t xml:space="preserve">, and usually occurs when parental and offspring environments are </w:t>
      </w:r>
      <w:r w:rsidR="00D95408">
        <w:t xml:space="preserve">well </w:t>
      </w:r>
      <w:r w:rsidRPr="007565B1">
        <w:t xml:space="preserve">correlated </w:t>
      </w:r>
      <w:r w:rsidRPr="007565B1">
        <w:fldChar w:fldCharType="begin"/>
      </w:r>
      <w:r w:rsidRPr="007565B1">
        <w:instrText xml:space="preserve"> ADDIN ZOTERO_ITEM CSL_CITATION {"citationID":"WUUNpGHR","properties":{"formattedCitation":"(Burgess &amp; Marshall, 2014; Leimar &amp; McNamara, 2015)","plainCitation":"(Burgess &amp; Marshall, 2014; Leimar &amp; McNamara,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Pr="007565B1">
        <w:fldChar w:fldCharType="separate"/>
      </w:r>
      <w:r w:rsidR="00D227DE">
        <w:rPr>
          <w:noProof/>
        </w:rPr>
        <w:t>(Burgess &amp; Marshall, 2014; Leimar &amp; McNamara, 2015)</w:t>
      </w:r>
      <w:r w:rsidRPr="007565B1">
        <w:fldChar w:fldCharType="end"/>
      </w:r>
      <w:r w:rsidRPr="007565B1">
        <w:t>. When environmental conditions are unpredictable, however, annual plants may instead favor diversified het hedging, increasing the probability that at least some offspring phenotypes will match environmental conditions</w:t>
      </w:r>
      <w:r w:rsidR="00D95408">
        <w:t xml:space="preserve"> in a given year</w:t>
      </w:r>
      <w:r w:rsidRPr="007565B1">
        <w:t xml:space="preserve"> </w:t>
      </w:r>
      <w:r w:rsidRPr="007565B1">
        <w:fldChar w:fldCharType="begin"/>
      </w:r>
      <w:r w:rsidRPr="007565B1">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36,"uris":["http://zotero.org/users/6894025/items/EHSM8ADK"],"itemData":{"id":236,"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35,"uris":["http://zotero.org/users/6894025/items/X9H7DILA"],"itemData":{"id":235,"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34,"uris":["http://zotero.org/users/6894025/items/QA3DGBA4"],"itemData":{"id":234,"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Pr="007565B1">
        <w:fldChar w:fldCharType="separate"/>
      </w:r>
      <w:r w:rsidR="00D227DE">
        <w:rPr>
          <w:noProof/>
        </w:rPr>
        <w:t>(J. Marshall &amp; Uller, 2007; Philippi &amp; Seger, 1989; Simons, 2011; Slatkin, 1974)</w:t>
      </w:r>
      <w:r w:rsidRPr="007565B1">
        <w:fldChar w:fldCharType="end"/>
      </w:r>
      <w:r w:rsidRPr="007565B1">
        <w:t>. In arid environments, where water availability is highly variable within and across seasons, bet hedging via seed banking</w:t>
      </w:r>
      <w:r w:rsidR="007565B1" w:rsidRPr="007565B1">
        <w:t xml:space="preserve"> or delayed germination</w:t>
      </w:r>
      <w:r w:rsidRPr="007565B1">
        <w:t xml:space="preserve"> is a common strategy, especially in desert annuals </w:t>
      </w:r>
      <w:r w:rsidRPr="007565B1">
        <w:fldChar w:fldCharType="begin"/>
      </w:r>
      <w:r w:rsidRPr="007565B1">
        <w:instrText xml:space="preserve"> ADDIN ZOTERO_ITEM CSL_CITATION {"citationID":"6GtKS3Np","properties":{"formattedCitation":"(Golodets et al., 2013; Gremer &amp; Venable, 2014; Venable &amp; Brown, 1988)","plainCitation":"(Golodets et al., 2013; Gremer &amp; Venable, 2014; Venable &amp; Brown, 1988)","noteIndex":0},"citationItems":[{"id":233,"uris":["http://zotero.org/users/6894025/items/DKMVTQN9"],"itemData":{"id":233,"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366,"uris":["http://zotero.org/users/6894025/items/V6W28PKW"],"itemData":{"id":366,"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Pr="007565B1">
        <w:fldChar w:fldCharType="separate"/>
      </w:r>
      <w:r w:rsidR="00D227DE">
        <w:rPr>
          <w:noProof/>
        </w:rPr>
        <w:t xml:space="preserve">(Golodets et al., 2013; Gremer &amp; Venable, 2014; </w:t>
      </w:r>
      <w:r w:rsidR="00D227DE">
        <w:rPr>
          <w:noProof/>
        </w:rPr>
        <w:lastRenderedPageBreak/>
        <w:t>Venable &amp; Brown, 1988)</w:t>
      </w:r>
      <w:r w:rsidRPr="007565B1">
        <w:fldChar w:fldCharType="end"/>
      </w:r>
      <w:r w:rsidRPr="007565B1">
        <w:t xml:space="preserve">. By spreading germination over time, seed banks reduce the risk of population failure during climatically unfavorable years </w:t>
      </w:r>
      <w:r w:rsidRPr="007565B1">
        <w:fldChar w:fldCharType="begin"/>
      </w:r>
      <w:r w:rsidRPr="007565B1">
        <w:instrText xml:space="preserve"> ADDIN ZOTERO_ITEM CSL_CITATION {"citationID":"pKI0KkSJ","properties":{"formattedCitation":"(Baskin &amp; Baskin, 2000; Philippi, 1993)","plainCitation":"(Baskin &amp; Baskin, 2000; Philippi, 1993)","noteIndex":0},"citationItems":[{"id":238,"uris":["http://zotero.org/users/6894025/items/78ICE4IP"],"itemData":{"id":238,"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id":237,"uris":["http://zotero.org/users/6894025/items/S4YY7KFM"],"itemData":{"id":237,"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Pr="007565B1">
        <w:fldChar w:fldCharType="separate"/>
      </w:r>
      <w:r w:rsidR="00D227DE">
        <w:rPr>
          <w:noProof/>
        </w:rPr>
        <w:t>(Baskin &amp; Baskin, 2000; Philippi, 1993)</w:t>
      </w:r>
      <w:r w:rsidRPr="007565B1">
        <w:fldChar w:fldCharType="end"/>
      </w:r>
      <w:r w:rsidR="00D95408">
        <w:t xml:space="preserve">. </w:t>
      </w:r>
      <w:r w:rsidR="007565B1" w:rsidRPr="007565B1">
        <w:t xml:space="preserve">As a seed-banking species adapted to arid, unpredictable environments, </w:t>
      </w:r>
      <w:r w:rsidR="007565B1" w:rsidRPr="007565B1">
        <w:rPr>
          <w:i/>
          <w:iCs/>
        </w:rPr>
        <w:t>P. patagonica</w:t>
      </w:r>
      <w:r w:rsidR="007565B1" w:rsidRPr="007565B1">
        <w:t xml:space="preserve"> likely invests in long-term persistence strategies that spread risk across time. In such systems, TGP mechanism may be disfavored if environmental conditions are not reliably correlated across generations. In future studies, </w:t>
      </w:r>
      <w:r w:rsidR="007565B1" w:rsidRPr="007565B1">
        <w:rPr>
          <w:i/>
          <w:iCs/>
        </w:rPr>
        <w:t>P. patagonica</w:t>
      </w:r>
      <w:r w:rsidR="007565B1" w:rsidRPr="007565B1">
        <w:t xml:space="preserve"> may serve as a good candidate to further untangle the synergistic, antagonistic, or null effects of TGP on bet hedging strategies.</w:t>
      </w:r>
      <w:bookmarkStart w:id="6" w:name="OLE_LINK1"/>
      <w:bookmarkEnd w:id="3"/>
      <w:bookmarkEnd w:id="5"/>
    </w:p>
    <w:bookmarkEnd w:id="6"/>
    <w:p w14:paraId="33F5A208" w14:textId="2A943CE5" w:rsidR="00D7061A" w:rsidRPr="00AA5CE2" w:rsidRDefault="00A33EB1" w:rsidP="00FD2A2B">
      <w:pPr>
        <w:spacing w:line="480" w:lineRule="auto"/>
        <w:rPr>
          <w:b/>
          <w:bCs/>
        </w:rPr>
      </w:pPr>
      <w:r w:rsidRPr="00AA5CE2">
        <w:rPr>
          <w:b/>
          <w:bCs/>
        </w:rPr>
        <w:t xml:space="preserve">Within generation plasticity in P. patagonica </w:t>
      </w:r>
    </w:p>
    <w:p w14:paraId="37002904" w14:textId="61798C1A" w:rsidR="006A5931" w:rsidRDefault="003742A0" w:rsidP="00FD2A2B">
      <w:pPr>
        <w:spacing w:line="480" w:lineRule="auto"/>
        <w:ind w:firstLine="720"/>
      </w:pPr>
      <w:r>
        <w:t>Despite</w:t>
      </w:r>
      <w:r w:rsidR="00D95408">
        <w:t xml:space="preserve"> limited evidence of TGP,</w:t>
      </w:r>
      <w:r w:rsidR="006A5931">
        <w:t xml:space="preserve"> w</w:t>
      </w:r>
      <w:r w:rsidR="00757EBF">
        <w:t xml:space="preserve">e </w:t>
      </w:r>
      <w:r w:rsidR="006A5931">
        <w:t>observed a</w:t>
      </w:r>
      <w:r w:rsidR="00757EBF">
        <w:t xml:space="preserve"> far </w:t>
      </w:r>
      <w:r w:rsidR="006A5931">
        <w:t>greater degree</w:t>
      </w:r>
      <w:r w:rsidR="00757EBF">
        <w:t xml:space="preserve"> of </w:t>
      </w:r>
      <w:r w:rsidR="00D95408">
        <w:t>WGP</w:t>
      </w:r>
      <w:r w:rsidR="00757EBF">
        <w:t xml:space="preserve"> in </w:t>
      </w:r>
      <w:r w:rsidR="00757EBF" w:rsidRPr="006A5931">
        <w:rPr>
          <w:i/>
          <w:iCs/>
        </w:rPr>
        <w:t>P. patagonica</w:t>
      </w:r>
      <w:r w:rsidR="00953ADF">
        <w:t xml:space="preserve"> (Table 1, Figure 3)</w:t>
      </w:r>
      <w:r w:rsidR="00757EBF">
        <w:t xml:space="preserve">. </w:t>
      </w:r>
      <w:r w:rsidR="00D8549D">
        <w:t xml:space="preserve">This </w:t>
      </w:r>
      <w:r w:rsidR="006A5931">
        <w:t xml:space="preserve">strong WGP response aligns </w:t>
      </w:r>
      <w:r w:rsidR="00D8549D">
        <w:t xml:space="preserve">with </w:t>
      </w:r>
      <w:r w:rsidR="006A5931">
        <w:t xml:space="preserve">findings from </w:t>
      </w:r>
      <w:r w:rsidR="00D8549D">
        <w:t xml:space="preserve">other studies that imposed water limitations on </w:t>
      </w:r>
      <w:r w:rsidR="006A5931">
        <w:t>annual plants across generations</w:t>
      </w:r>
      <w:r w:rsidR="00D8549D">
        <w:t xml:space="preserve"> </w:t>
      </w:r>
      <w:r w:rsidR="00D8549D">
        <w:fldChar w:fldCharType="begin"/>
      </w:r>
      <w:r w:rsidR="00DE092C">
        <w:instrText xml:space="preserve"> ADDIN ZOTERO_ITEM CSL_CITATION {"citationID":"Kplp0uNN","properties":{"formattedCitation":"(Germain et al., 2013; Kalandyk et al., 2017; Sultan et al., 2009)","plainCitation":"(Germain et al., 2013; Kalandyk et al., 2017; Sultan et al., 2009)","noteIndex":0},"citationItems":[{"id":232,"uris":["http://zotero.org/users/6894025/items/V99V6WW8"],"itemData":{"id":232,"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31,"uris":["http://zotero.org/users/6894025/items/EKVIHDEK"],"itemData":{"id":231,"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227DE">
        <w:rPr>
          <w:noProof/>
        </w:rPr>
        <w:t>(Germain et al., 2013; Kalandyk et al., 2017; Sultan et al., 2009)</w:t>
      </w:r>
      <w:r w:rsidR="00D8549D">
        <w:fldChar w:fldCharType="end"/>
      </w:r>
      <w:r w:rsidR="00D8549D">
        <w:t xml:space="preserve">. </w:t>
      </w:r>
      <w:r w:rsidR="00D8549D" w:rsidRPr="00D8549D">
        <w:rPr>
          <w:i/>
          <w:iCs/>
        </w:rPr>
        <w:t>P</w:t>
      </w:r>
      <w:r w:rsidR="006A5931">
        <w:rPr>
          <w:i/>
          <w:iCs/>
        </w:rPr>
        <w:t>.</w:t>
      </w:r>
      <w:r w:rsidR="00D8549D" w:rsidRPr="00D8549D">
        <w:rPr>
          <w:i/>
          <w:iCs/>
        </w:rPr>
        <w:t xml:space="preserve">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had slower relative growth rate</w:t>
      </w:r>
      <w:r w:rsidR="006A5931">
        <w:t>s,</w:t>
      </w:r>
      <w:r w:rsidR="002E3105">
        <w:t xml:space="preserve"> </w:t>
      </w:r>
      <w:r w:rsidR="000E28A1">
        <w:t>and higher LDMC</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P. patagonica</w:t>
      </w:r>
      <w:r w:rsidR="00467A3F">
        <w:t xml:space="preserve"> is highly sensitive to water </w:t>
      </w:r>
      <w:r w:rsidR="006A5931">
        <w:t>availability and capable of rapidly adjusting its phenotype to mitigate impacts of drought within a single generation.</w:t>
      </w:r>
    </w:p>
    <w:p w14:paraId="2BFFB444" w14:textId="1FAC3537" w:rsidR="00AA5CE2" w:rsidRPr="006A0D0A" w:rsidRDefault="006A5931" w:rsidP="006A0D0A">
      <w:pPr>
        <w:spacing w:line="480" w:lineRule="auto"/>
        <w:ind w:firstLine="720"/>
      </w:pPr>
      <w:r>
        <w:t xml:space="preserve">Importantly, this capacity for WGP may represent a critical short-term buffer against the increasing </w:t>
      </w:r>
      <w:r w:rsidR="00E20914">
        <w:t>frequency</w:t>
      </w:r>
      <w:r>
        <w:t xml:space="preserve"> and severity of </w:t>
      </w:r>
      <w:r w:rsidR="00E20914">
        <w:t>droughts</w:t>
      </w:r>
      <w:r>
        <w:t xml:space="preserve"> expected under climate change in the American West</w:t>
      </w:r>
      <w:r w:rsidR="00E20914">
        <w:t xml:space="preserve">. However, such phenotypic plasticity appears to come at a cost to overall growth, potentially limiting long-term population viability via reduced competition if stressful conditions persist. Our findings reinforce those of </w:t>
      </w:r>
      <w:r w:rsidR="0041234D">
        <w:t>Christie et al.</w:t>
      </w:r>
      <w:r w:rsidR="00E20914">
        <w:t xml:space="preserve"> (2023)</w:t>
      </w:r>
      <w:r w:rsidR="0041234D">
        <w:t xml:space="preserve">, </w:t>
      </w:r>
      <w:r w:rsidR="00E20914">
        <w:t xml:space="preserve">who found that P. patagonica populations from the Colorado Plateau, after 10 years of intense regional drought, has shifted </w:t>
      </w:r>
      <w:r w:rsidR="00E20914">
        <w:lastRenderedPageBreak/>
        <w:t xml:space="preserve">resource allocation patterns, investing less in reproductive tissues and more in vegetative growth. Together, these results highlight that while P. patagonica can exhibit flexible responses to environmental stress, the direction of this plasticity </w:t>
      </w:r>
      <w:r w:rsidR="00D95408">
        <w:t>may approve to lead to longer-term maladaptation and reduced population growth rates.</w:t>
      </w:r>
    </w:p>
    <w:p w14:paraId="3B91C8DE" w14:textId="00E821C7" w:rsidR="00B61CCB" w:rsidRDefault="004E24B8" w:rsidP="00FD2A2B">
      <w:pPr>
        <w:spacing w:line="480" w:lineRule="auto"/>
        <w:rPr>
          <w:i/>
          <w:iCs/>
          <w:color w:val="747474" w:themeColor="background2" w:themeShade="80"/>
        </w:rPr>
      </w:pPr>
      <w:r w:rsidRPr="00AA5CE2">
        <w:rPr>
          <w:b/>
          <w:bCs/>
        </w:rPr>
        <w:t>Some t</w:t>
      </w:r>
      <w:r w:rsidR="00B17798" w:rsidRPr="00AA5CE2">
        <w:rPr>
          <w:b/>
          <w:bCs/>
        </w:rPr>
        <w:t xml:space="preserve">ransgenerational responses are context-dependent on </w:t>
      </w:r>
      <w:r w:rsidR="00D56FD1">
        <w:rPr>
          <w:b/>
          <w:bCs/>
        </w:rPr>
        <w:t>seed source</w:t>
      </w:r>
      <w:r w:rsidR="00B17798" w:rsidRPr="00AA5CE2">
        <w:rPr>
          <w:b/>
          <w:bCs/>
        </w:rPr>
        <w:t xml:space="preserve"> site VPD</w:t>
      </w:r>
      <w:r w:rsidR="00B61CCB" w:rsidRPr="00AA5CE2">
        <w:rPr>
          <w:b/>
          <w:bCs/>
        </w:rPr>
        <w:t xml:space="preserve"> variability</w:t>
      </w:r>
      <w:r w:rsidR="00B17798" w:rsidRPr="00AA5CE2">
        <w:rPr>
          <w:b/>
          <w:bCs/>
        </w:rPr>
        <w:t xml:space="preserve"> </w:t>
      </w:r>
    </w:p>
    <w:p w14:paraId="73B4BD2A" w14:textId="544DC2C8" w:rsidR="003742A0" w:rsidRDefault="000B767F" w:rsidP="00D572B2">
      <w:pPr>
        <w:spacing w:line="480" w:lineRule="auto"/>
        <w:ind w:firstLine="720"/>
      </w:pPr>
      <w:r w:rsidRPr="000B767F">
        <w:rPr>
          <w:color w:val="000000" w:themeColor="text1"/>
        </w:rPr>
        <w:t>Contrary</w:t>
      </w:r>
      <w:r>
        <w:rPr>
          <w:color w:val="000000" w:themeColor="text1"/>
        </w:rPr>
        <w:t xml:space="preserve"> to many TGP studies</w:t>
      </w:r>
      <w:r w:rsidR="003C39CE">
        <w:rPr>
          <w:color w:val="000000" w:themeColor="text1"/>
        </w:rPr>
        <w:t xml:space="preserve"> </w:t>
      </w:r>
      <w:r w:rsidR="00E20914">
        <w:rPr>
          <w:color w:val="000000" w:themeColor="text1"/>
        </w:rPr>
        <w:t>that report</w:t>
      </w:r>
      <w:r w:rsidR="003C39CE">
        <w:rPr>
          <w:color w:val="000000" w:themeColor="text1"/>
        </w:rPr>
        <w:t xml:space="preserve"> </w:t>
      </w:r>
      <w:r w:rsidR="00E20914">
        <w:rPr>
          <w:color w:val="000000" w:themeColor="text1"/>
        </w:rPr>
        <w:t>substantial</w:t>
      </w:r>
      <w:r w:rsidR="003C39CE">
        <w:rPr>
          <w:color w:val="000000" w:themeColor="text1"/>
        </w:rPr>
        <w:t xml:space="preserve"> genotype</w:t>
      </w:r>
      <w:r w:rsidR="00E20914">
        <w:rPr>
          <w:color w:val="000000" w:themeColor="text1"/>
        </w:rPr>
        <w:t>-</w:t>
      </w:r>
      <w:r w:rsidR="00450EE9">
        <w:rPr>
          <w:color w:val="000000" w:themeColor="text1"/>
        </w:rPr>
        <w:t xml:space="preserve"> or population</w:t>
      </w:r>
      <w:r w:rsidR="00E20914">
        <w:rPr>
          <w:color w:val="000000" w:themeColor="text1"/>
        </w:rPr>
        <w:t>-</w:t>
      </w:r>
      <w:r w:rsidR="003C39CE">
        <w:rPr>
          <w:color w:val="000000" w:themeColor="text1"/>
        </w:rPr>
        <w:t>by</w:t>
      </w:r>
      <w:r w:rsidR="00E20914">
        <w:rPr>
          <w:color w:val="000000" w:themeColor="text1"/>
        </w:rPr>
        <w:t>-</w:t>
      </w:r>
      <w:r w:rsidR="003C39CE">
        <w:rPr>
          <w:color w:val="000000" w:themeColor="text1"/>
        </w:rPr>
        <w:t xml:space="preserve">environmental </w:t>
      </w:r>
      <w:r w:rsidR="00E20914">
        <w:rPr>
          <w:color w:val="000000" w:themeColor="text1"/>
        </w:rPr>
        <w:t>interactions</w:t>
      </w:r>
      <w:r w:rsidR="003C39CE">
        <w:rPr>
          <w:color w:val="000000" w:themeColor="text1"/>
        </w:rPr>
        <w:t xml:space="preserve"> in inherited </w:t>
      </w:r>
      <w:r w:rsidR="00E20914">
        <w:rPr>
          <w:color w:val="000000" w:themeColor="text1"/>
        </w:rPr>
        <w:t>responses</w:t>
      </w:r>
      <w:r w:rsidR="009779DC">
        <w:rPr>
          <w:color w:val="000000" w:themeColor="text1"/>
        </w:rPr>
        <w:t xml:space="preserve"> </w:t>
      </w:r>
      <w:r w:rsidR="00CD6363">
        <w:rPr>
          <w:color w:val="000000" w:themeColor="text1"/>
        </w:rPr>
        <w:fldChar w:fldCharType="begin"/>
      </w:r>
      <w:r w:rsidR="00DE092C">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40,"uris":["http://zotero.org/users/6894025/items/LG8I8MIQ"],"itemData":{"id":240,"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170,"uris":["http://zotero.org/users/6894025/items/XPCSXWNV"],"itemData":{"id":170,"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D227DE" w:rsidRPr="00D227DE">
        <w:rPr>
          <w:rFonts w:eastAsiaTheme="majorEastAsia"/>
          <w:color w:val="000000"/>
        </w:rPr>
        <w:t>(Groot et al., 2017; Lampei et al., 2017; Li et al., 2017; Münzbergová &amp; Hadincová, 2017)</w:t>
      </w:r>
      <w:r w:rsidR="00CD6363">
        <w:rPr>
          <w:color w:val="000000" w:themeColor="text1"/>
        </w:rPr>
        <w:fldChar w:fldCharType="end"/>
      </w:r>
      <w:r w:rsidR="009779DC">
        <w:rPr>
          <w:color w:val="000000" w:themeColor="text1"/>
        </w:rPr>
        <w:t xml:space="preserve">, we </w:t>
      </w:r>
      <w:r w:rsidR="00E20914">
        <w:rPr>
          <w:color w:val="000000" w:themeColor="text1"/>
        </w:rPr>
        <w:t>observed</w:t>
      </w:r>
      <w:r w:rsidR="009779DC">
        <w:rPr>
          <w:color w:val="000000" w:themeColor="text1"/>
        </w:rPr>
        <w:t xml:space="preserve"> only two traits related to growth and resource allocation</w:t>
      </w:r>
      <w:r w:rsidR="00E800E5">
        <w:rPr>
          <w:color w:val="000000" w:themeColor="text1"/>
        </w:rPr>
        <w:t xml:space="preserve"> that changed based on </w:t>
      </w:r>
      <w:r w:rsidR="00D56FD1">
        <w:rPr>
          <w:color w:val="000000" w:themeColor="text1"/>
        </w:rPr>
        <w:t>seed source</w:t>
      </w:r>
      <w:r w:rsidR="00E800E5">
        <w:rPr>
          <w:color w:val="000000" w:themeColor="text1"/>
        </w:rPr>
        <w:t xml:space="preserv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D572B2">
        <w:rPr>
          <w:color w:val="000000" w:themeColor="text1"/>
        </w:rPr>
        <w:t>P</w:t>
      </w:r>
      <w:r w:rsidR="00E20914">
        <w:rPr>
          <w:color w:val="000000" w:themeColor="text1"/>
        </w:rPr>
        <w:t xml:space="preserve">lants from more climatically variable sites </w:t>
      </w:r>
      <w:r w:rsidR="00E20914" w:rsidRPr="004E30CC">
        <w:t>(higher sVPD-CV</w:t>
      </w:r>
      <w:r w:rsidR="00E20914">
        <w:t xml:space="preserve">) produced greater root biomass when exposed to mismatched watering conditions across generations </w:t>
      </w:r>
      <w:r w:rsidR="004E30CC" w:rsidRPr="004E30CC">
        <w:t>(Figure 4A, right panel, DC vs. CC)</w:t>
      </w:r>
      <w:r w:rsidR="00E20914">
        <w:t>. This suggests that plants from unpredictable environments may rely more on flexible biomass allocation, favoring water-acquiring tissues, as a strategy to cope with intergenerational environmental uncertainty.</w:t>
      </w:r>
    </w:p>
    <w:p w14:paraId="7C43951A" w14:textId="1C495EB1" w:rsidR="00523026" w:rsidRPr="003742A0" w:rsidRDefault="00E20914" w:rsidP="00D572B2">
      <w:pPr>
        <w:spacing w:line="480" w:lineRule="auto"/>
        <w:ind w:firstLine="720"/>
      </w:pPr>
      <w:r>
        <w:t xml:space="preserve">Interestingly, plants that experienced two generations of water limitation (DD) showed decreasing relative growth rates with increasing </w:t>
      </w:r>
      <w:r w:rsidR="00D56FD1">
        <w:t xml:space="preserve">seed source </w:t>
      </w:r>
      <w:r>
        <w:t>site VPD variability</w:t>
      </w:r>
      <w:r w:rsidR="003742A0">
        <w:t xml:space="preserve">. Specifically, under water limitation, offspring of plants who experienced water limitation (DD) saw a significant decrease in their relative growth rate over the </w:t>
      </w:r>
      <w:proofErr w:type="spellStart"/>
      <w:r w:rsidR="003742A0">
        <w:t>sVPD</w:t>
      </w:r>
      <w:proofErr w:type="spellEnd"/>
      <w:r w:rsidR="003742A0">
        <w:t xml:space="preserve">-CV gradient, where plants from less variable climates grew at a faster rate, and plants from more variable climates grew at a slower speed. Contrastingly, offspring of plants who did not experience water limitation but were grown under water limitation (CD) did not see a change in RGR over an </w:t>
      </w:r>
      <w:proofErr w:type="spellStart"/>
      <w:r w:rsidR="003742A0">
        <w:t>sVPD</w:t>
      </w:r>
      <w:proofErr w:type="spellEnd"/>
      <w:r w:rsidR="003742A0">
        <w:t xml:space="preserve">-CV gradient. </w:t>
      </w:r>
      <w:r w:rsidR="00D572B2" w:rsidRPr="007F3315">
        <w:t xml:space="preserve">In other words, </w:t>
      </w:r>
      <w:r w:rsidR="00D572B2">
        <w:t xml:space="preserve">when offspring were exposed to water-limitation and came from water-limited </w:t>
      </w:r>
      <w:r w:rsidR="00D572B2">
        <w:lastRenderedPageBreak/>
        <w:t xml:space="preserve">parents, </w:t>
      </w:r>
      <w:r w:rsidR="00D572B2" w:rsidRPr="007F3315">
        <w:t>plants from less variable climates grew faster, while those from more variable climates grew slower</w:t>
      </w:r>
      <w:r w:rsidR="00D572B2">
        <w:t xml:space="preserve"> (Figure 4B). </w:t>
      </w:r>
      <w:r w:rsidR="00875C0A">
        <w:rPr>
          <w:color w:val="000000" w:themeColor="text1"/>
        </w:rPr>
        <w:t>Th</w:t>
      </w:r>
      <w:r w:rsidR="00D572B2">
        <w:rPr>
          <w:color w:val="000000" w:themeColor="text1"/>
        </w:rPr>
        <w:t>ese</w:t>
      </w:r>
      <w:r w:rsidR="00875C0A">
        <w:rPr>
          <w:color w:val="000000" w:themeColor="text1"/>
        </w:rPr>
        <w:t xml:space="preserve"> result</w:t>
      </w:r>
      <w:r w:rsidR="00D572B2">
        <w:rPr>
          <w:color w:val="000000" w:themeColor="text1"/>
        </w:rPr>
        <w:t>s</w:t>
      </w:r>
      <w:r w:rsidR="00875C0A">
        <w:rPr>
          <w:color w:val="000000" w:themeColor="text1"/>
        </w:rPr>
        <w:t xml:space="preserve"> align</w:t>
      </w:r>
      <w:r>
        <w:rPr>
          <w:color w:val="000000" w:themeColor="text1"/>
        </w:rPr>
        <w:t>s</w:t>
      </w:r>
      <w:r w:rsidR="00875C0A">
        <w:rPr>
          <w:color w:val="000000" w:themeColor="text1"/>
        </w:rPr>
        <w:t xml:space="preserve">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DE092C">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82,"uris":["http://zotero.org/users/6894025/items/GA4KTP9I"],"itemData":{"id":82,"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D227DE">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w:t>
      </w:r>
      <w:r>
        <w:rPr>
          <w:color w:val="000000" w:themeColor="text1"/>
        </w:rPr>
        <w:t>er</w:t>
      </w:r>
      <w:r w:rsidR="00F47F4A">
        <w:rPr>
          <w:color w:val="000000" w:themeColor="text1"/>
        </w:rPr>
        <w:t xml:space="preserve"> </w:t>
      </w:r>
      <w:proofErr w:type="spellStart"/>
      <w:r w:rsidR="00F47F4A">
        <w:rPr>
          <w:color w:val="000000" w:themeColor="text1"/>
        </w:rPr>
        <w:t>sVPD</w:t>
      </w:r>
      <w:proofErr w:type="spellEnd"/>
      <w:r w:rsidR="003D5FFD">
        <w:rPr>
          <w:color w:val="000000" w:themeColor="text1"/>
        </w:rPr>
        <w:t>-</w:t>
      </w:r>
      <w:r w:rsidR="00F47F4A">
        <w:rPr>
          <w:color w:val="000000" w:themeColor="text1"/>
        </w:rPr>
        <w:t>CV)</w:t>
      </w:r>
      <w:r>
        <w:rPr>
          <w:color w:val="000000" w:themeColor="text1"/>
        </w:rPr>
        <w:t>, p</w:t>
      </w:r>
      <w:r w:rsidR="00F47F4A">
        <w:rPr>
          <w:color w:val="000000" w:themeColor="text1"/>
        </w:rPr>
        <w:t xml:space="preserve">arental </w:t>
      </w:r>
      <w:r>
        <w:rPr>
          <w:color w:val="000000" w:themeColor="text1"/>
        </w:rPr>
        <w:t>water limitation</w:t>
      </w:r>
      <w:r w:rsidR="00F47F4A">
        <w:rPr>
          <w:color w:val="000000" w:themeColor="text1"/>
        </w:rPr>
        <w:t xml:space="preserve"> may prime </w:t>
      </w:r>
      <w:r>
        <w:rPr>
          <w:color w:val="000000" w:themeColor="text1"/>
        </w:rPr>
        <w:t xml:space="preserve">plant </w:t>
      </w:r>
      <w:r w:rsidR="00F47F4A">
        <w:rPr>
          <w:color w:val="000000" w:themeColor="text1"/>
        </w:rPr>
        <w:t>offspring for similar stress in the offspring generation, resulting in higher relative growth rates</w:t>
      </w:r>
      <w:r w:rsidR="00523026">
        <w:rPr>
          <w:color w:val="000000" w:themeColor="text1"/>
        </w:rPr>
        <w:t xml:space="preserve"> in offspring plants under the same stressor</w:t>
      </w:r>
      <w:r w:rsidR="00F47F4A">
        <w:rPr>
          <w:color w:val="000000" w:themeColor="text1"/>
        </w:rPr>
        <w:t xml:space="preserve">. In more variable environments, where spring VPD conditions </w:t>
      </w:r>
      <w:r w:rsidR="00E0720D">
        <w:rPr>
          <w:color w:val="000000" w:themeColor="text1"/>
        </w:rPr>
        <w:t>vary</w:t>
      </w:r>
      <w:r w:rsidR="00F47F4A">
        <w:rPr>
          <w:color w:val="000000" w:themeColor="text1"/>
        </w:rPr>
        <w:t xml:space="preserve"> more unpredictably across years,</w:t>
      </w:r>
      <w:r w:rsidR="00D572B2">
        <w:rPr>
          <w:color w:val="000000" w:themeColor="text1"/>
        </w:rPr>
        <w:t xml:space="preserve"> </w:t>
      </w:r>
      <w:r w:rsidR="00F47F4A">
        <w:rPr>
          <w:color w:val="000000" w:themeColor="text1"/>
        </w:rPr>
        <w:t xml:space="preserve">transgenerational signals </w:t>
      </w:r>
      <w:r w:rsidR="00523026">
        <w:rPr>
          <w:color w:val="000000" w:themeColor="text1"/>
        </w:rPr>
        <w:t>are more likely</w:t>
      </w:r>
      <w:r w:rsidR="00F47F4A">
        <w:rPr>
          <w:color w:val="000000" w:themeColor="text1"/>
        </w:rPr>
        <w:t xml:space="preserve"> unreliable, </w:t>
      </w:r>
      <w:r w:rsidR="00523026">
        <w:rPr>
          <w:color w:val="000000" w:themeColor="text1"/>
        </w:rPr>
        <w:t>resulting in</w:t>
      </w:r>
      <w:r w:rsidR="00F47F4A">
        <w:rPr>
          <w:color w:val="000000" w:themeColor="text1"/>
        </w:rPr>
        <w:t xml:space="preserve"> </w:t>
      </w:r>
      <w:r w:rsidR="00523026">
        <w:rPr>
          <w:color w:val="000000" w:themeColor="text1"/>
        </w:rPr>
        <w:t>a reliance on WGP and shifts towards more resource-</w:t>
      </w:r>
      <w:r w:rsidR="00F47F4A">
        <w:rPr>
          <w:color w:val="000000" w:themeColor="text1"/>
        </w:rPr>
        <w:t>conservative growth strategies under water limitation.</w:t>
      </w:r>
      <w:r w:rsidR="009A28E3">
        <w:rPr>
          <w:color w:val="000000" w:themeColor="text1"/>
        </w:rPr>
        <w:t xml:space="preserve">  </w:t>
      </w:r>
    </w:p>
    <w:p w14:paraId="46B9020E" w14:textId="3971606C" w:rsidR="00523026" w:rsidRDefault="00523026" w:rsidP="00FD2A2B">
      <w:pPr>
        <w:spacing w:line="480" w:lineRule="auto"/>
        <w:ind w:firstLine="720"/>
        <w:rPr>
          <w:color w:val="000000" w:themeColor="text1"/>
        </w:rPr>
      </w:pPr>
      <w:r>
        <w:rPr>
          <w:color w:val="000000" w:themeColor="text1"/>
        </w:rPr>
        <w:t xml:space="preserve">These results have important implications for understanding plants responses to increasing climate variability. </w:t>
      </w:r>
      <w:r w:rsidRPr="00523026">
        <w:rPr>
          <w:i/>
          <w:iCs/>
          <w:color w:val="000000" w:themeColor="text1"/>
        </w:rPr>
        <w:t>P. patagonica</w:t>
      </w:r>
      <w:r>
        <w:rPr>
          <w:color w:val="000000" w:themeColor="text1"/>
        </w:rPr>
        <w:t xml:space="preserve"> individuals from more variable </w:t>
      </w:r>
      <w:r w:rsidR="00D56FD1">
        <w:rPr>
          <w:color w:val="000000" w:themeColor="text1"/>
        </w:rPr>
        <w:t>seed source</w:t>
      </w:r>
      <w:r>
        <w:rPr>
          <w:color w:val="000000" w:themeColor="text1"/>
        </w:rPr>
        <w:t xml:space="preserve"> sites appear to adopt a resource-conservative strategy under prolonged water limitation, limiting water loss at the expense of carbon gain</w:t>
      </w:r>
      <w:r w:rsidR="00036FC9">
        <w:rPr>
          <w:color w:val="000000" w:themeColor="text1"/>
        </w:rPr>
        <w:t xml:space="preserve"> and </w:t>
      </w:r>
      <w:r>
        <w:rPr>
          <w:color w:val="000000" w:themeColor="text1"/>
        </w:rPr>
        <w:t>growth</w:t>
      </w:r>
      <w:r w:rsidR="00036FC9">
        <w:rPr>
          <w:color w:val="000000" w:themeColor="text1"/>
        </w:rPr>
        <w:t xml:space="preserve"> </w:t>
      </w:r>
      <w:r w:rsidR="008879A3">
        <w:rPr>
          <w:color w:val="000000" w:themeColor="text1"/>
        </w:rPr>
        <w:fldChar w:fldCharType="begin"/>
      </w:r>
      <w:r w:rsidR="008879A3">
        <w:rPr>
          <w:color w:val="000000" w:themeColor="text1"/>
        </w:rPr>
        <w:instrText xml:space="preserve"> ADDIN ZOTERO_ITEM CSL_CITATION {"citationID":"6tW6RvdG","properties":{"formattedCitation":"(Angert et al., 2007)","plainCitation":"(Angert et al., 2007)","noteIndex":0},"citationItems":[{"id":150,"uris":["http://zotero.org/users/6894025/items/ZCBHXFSK"],"itemData":{"id":150,"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schema":"https://github.com/citation-style-language/schema/raw/master/csl-citation.json"} </w:instrText>
      </w:r>
      <w:r w:rsidR="008879A3">
        <w:rPr>
          <w:color w:val="000000" w:themeColor="text1"/>
        </w:rPr>
        <w:fldChar w:fldCharType="separate"/>
      </w:r>
      <w:r w:rsidR="00D227DE">
        <w:rPr>
          <w:noProof/>
          <w:color w:val="000000" w:themeColor="text1"/>
        </w:rPr>
        <w:t>(Angert et al., 2007)</w:t>
      </w:r>
      <w:r w:rsidR="008879A3">
        <w:rPr>
          <w:color w:val="000000" w:themeColor="text1"/>
        </w:rPr>
        <w:fldChar w:fldCharType="end"/>
      </w:r>
      <w:r>
        <w:rPr>
          <w:color w:val="000000" w:themeColor="text1"/>
        </w:rPr>
        <w:t xml:space="preserve">. In </w:t>
      </w:r>
      <w:r w:rsidR="008879A3">
        <w:rPr>
          <w:color w:val="000000" w:themeColor="text1"/>
        </w:rPr>
        <w:t>contrast</w:t>
      </w:r>
      <w:r>
        <w:rPr>
          <w:color w:val="000000" w:themeColor="text1"/>
        </w:rPr>
        <w:t xml:space="preserve">, plants from </w:t>
      </w:r>
      <w:r w:rsidR="008879A3">
        <w:rPr>
          <w:color w:val="000000" w:themeColor="text1"/>
        </w:rPr>
        <w:t>m</w:t>
      </w:r>
      <w:r>
        <w:rPr>
          <w:color w:val="000000" w:themeColor="text1"/>
        </w:rPr>
        <w:t xml:space="preserve">ore stable </w:t>
      </w:r>
      <w:r w:rsidR="008879A3">
        <w:rPr>
          <w:color w:val="000000" w:themeColor="text1"/>
        </w:rPr>
        <w:t>environments</w:t>
      </w:r>
      <w:r>
        <w:rPr>
          <w:color w:val="000000" w:themeColor="text1"/>
        </w:rPr>
        <w:t xml:space="preserve"> maintain fa</w:t>
      </w:r>
      <w:r w:rsidR="008879A3">
        <w:rPr>
          <w:color w:val="000000" w:themeColor="text1"/>
        </w:rPr>
        <w:t>s</w:t>
      </w:r>
      <w:r>
        <w:rPr>
          <w:color w:val="000000" w:themeColor="text1"/>
        </w:rPr>
        <w:t>ter growth under water limitation, likely employing a drought esc</w:t>
      </w:r>
      <w:r w:rsidR="008879A3">
        <w:rPr>
          <w:color w:val="000000" w:themeColor="text1"/>
        </w:rPr>
        <w:t>ape</w:t>
      </w:r>
      <w:r>
        <w:rPr>
          <w:color w:val="000000" w:themeColor="text1"/>
        </w:rPr>
        <w:t xml:space="preserve"> strategy, where </w:t>
      </w:r>
      <w:r w:rsidR="008879A3">
        <w:rPr>
          <w:color w:val="000000" w:themeColor="text1"/>
        </w:rPr>
        <w:t>rapid</w:t>
      </w:r>
      <w:r>
        <w:rPr>
          <w:color w:val="000000" w:themeColor="text1"/>
        </w:rPr>
        <w:t xml:space="preserve"> development enables reproduction before conditions deteriorate</w:t>
      </w:r>
      <w:r w:rsidR="007F2DF8">
        <w:rPr>
          <w:color w:val="000000" w:themeColor="text1"/>
        </w:rPr>
        <w:t xml:space="preserve"> </w:t>
      </w:r>
      <w:r w:rsidR="007F2DF8">
        <w:rPr>
          <w:color w:val="000000" w:themeColor="text1"/>
        </w:rPr>
        <w:fldChar w:fldCharType="begin"/>
      </w:r>
      <w:r w:rsidR="007F2DF8">
        <w:rPr>
          <w:color w:val="000000" w:themeColor="text1"/>
        </w:rPr>
        <w:instrText xml:space="preserve"> ADDIN ZOTERO_ITEM CSL_CITATION {"citationID":"zvFIwU0J","properties":{"formattedCitation":"(Volaire, 2018)","plainCitation":"(Volaire, 2018)","noteIndex":0},"citationItems":[{"id":1979,"uris":["http://zotero.org/users/6894025/items/YZH6YGZP"],"itemData":{"id":1979,"type":"article-journal","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container-title":"Global Change Biology","DOI":"10.1111/gcb.14062","ISSN":"1365-2486","issue":"7","language":"en","license":"© 2018 John Wiley &amp; Sons Ltd","note":"_eprint: https://onlinelibrary.wiley.com/doi/pdf/10.1111/gcb.14062","page":"2929-2938","source":"Wiley Online Library","title":"A unified framework of plant adaptive strategies to drought: Crossing scales and disciplines","title-short":"A unified framework of plant adaptive strategies to drought","volume":"24","author":[{"family":"Volaire","given":"Florence"}],"issued":{"date-parts":[["2018"]]}}}],"schema":"https://github.com/citation-style-language/schema/raw/master/csl-citation.json"} </w:instrText>
      </w:r>
      <w:r w:rsidR="007F2DF8">
        <w:rPr>
          <w:color w:val="000000" w:themeColor="text1"/>
        </w:rPr>
        <w:fldChar w:fldCharType="separate"/>
      </w:r>
      <w:r w:rsidR="00D227DE">
        <w:rPr>
          <w:noProof/>
          <w:color w:val="000000" w:themeColor="text1"/>
        </w:rPr>
        <w:t>(Volaire, 2018)</w:t>
      </w:r>
      <w:r w:rsidR="007F2DF8">
        <w:rPr>
          <w:color w:val="000000" w:themeColor="text1"/>
        </w:rPr>
        <w:fldChar w:fldCharType="end"/>
      </w:r>
      <w:r>
        <w:rPr>
          <w:color w:val="000000" w:themeColor="text1"/>
        </w:rPr>
        <w:t>. As climate cha</w:t>
      </w:r>
      <w:r w:rsidR="007F2DF8">
        <w:rPr>
          <w:color w:val="000000" w:themeColor="text1"/>
        </w:rPr>
        <w:t>nge d</w:t>
      </w:r>
      <w:r>
        <w:rPr>
          <w:color w:val="000000" w:themeColor="text1"/>
        </w:rPr>
        <w:t xml:space="preserve">rives greater interannual variability in moisture </w:t>
      </w:r>
      <w:r w:rsidR="007F2DF8">
        <w:rPr>
          <w:color w:val="000000" w:themeColor="text1"/>
        </w:rPr>
        <w:t>availability</w:t>
      </w:r>
      <w:r>
        <w:rPr>
          <w:color w:val="000000" w:themeColor="text1"/>
        </w:rPr>
        <w:t xml:space="preserve">, </w:t>
      </w:r>
      <w:r w:rsidR="007F2DF8">
        <w:rPr>
          <w:color w:val="000000" w:themeColor="text1"/>
        </w:rPr>
        <w:t>such</w:t>
      </w:r>
      <w:r>
        <w:rPr>
          <w:color w:val="000000" w:themeColor="text1"/>
        </w:rPr>
        <w:t xml:space="preserve"> divergent </w:t>
      </w:r>
      <w:r w:rsidR="007F2DF8">
        <w:rPr>
          <w:color w:val="000000" w:themeColor="text1"/>
        </w:rPr>
        <w:t>strategies</w:t>
      </w:r>
      <w:r>
        <w:rPr>
          <w:color w:val="000000" w:themeColor="text1"/>
        </w:rPr>
        <w:t xml:space="preserve"> may determine which </w:t>
      </w:r>
      <w:r w:rsidR="007F2DF8">
        <w:rPr>
          <w:color w:val="000000" w:themeColor="text1"/>
        </w:rPr>
        <w:t xml:space="preserve">annual plant </w:t>
      </w:r>
      <w:r>
        <w:rPr>
          <w:color w:val="000000" w:themeColor="text1"/>
        </w:rPr>
        <w:t>populations persist and which are at risk of decline.</w:t>
      </w:r>
    </w:p>
    <w:p w14:paraId="02ABEA78" w14:textId="65437EA1" w:rsidR="00C12017" w:rsidRPr="00AA5CE2" w:rsidRDefault="00C12017" w:rsidP="00FD2A2B">
      <w:pPr>
        <w:spacing w:line="480" w:lineRule="auto"/>
        <w:rPr>
          <w:b/>
          <w:bCs/>
        </w:rPr>
      </w:pPr>
      <w:r w:rsidRPr="00AA5CE2">
        <w:rPr>
          <w:b/>
          <w:bCs/>
        </w:rPr>
        <w:t>Relating performance plasticity</w:t>
      </w:r>
      <w:r w:rsidR="00062F8E" w:rsidRPr="00AA5CE2">
        <w:rPr>
          <w:b/>
          <w:bCs/>
        </w:rPr>
        <w:t xml:space="preserve">, </w:t>
      </w:r>
      <w:r w:rsidRPr="00AA5CE2">
        <w:rPr>
          <w:b/>
          <w:bCs/>
        </w:rPr>
        <w:t>fitness</w:t>
      </w:r>
      <w:r w:rsidR="00062F8E" w:rsidRPr="00AA5CE2">
        <w:rPr>
          <w:b/>
          <w:bCs/>
        </w:rPr>
        <w:t xml:space="preserve">, and </w:t>
      </w:r>
      <w:r w:rsidR="00D56FD1">
        <w:rPr>
          <w:b/>
          <w:bCs/>
        </w:rPr>
        <w:t xml:space="preserve">seed source </w:t>
      </w:r>
      <w:r w:rsidR="00062F8E" w:rsidRPr="00AA5CE2">
        <w:rPr>
          <w:b/>
          <w:bCs/>
        </w:rPr>
        <w:t>site VPD variability</w:t>
      </w:r>
    </w:p>
    <w:p w14:paraId="0889403F" w14:textId="3A8AD2D7" w:rsidR="00A3400F" w:rsidRPr="00575B13" w:rsidRDefault="00FF0892" w:rsidP="00FD2A2B">
      <w:pPr>
        <w:spacing w:line="480" w:lineRule="auto"/>
        <w:ind w:firstLine="720"/>
        <w:rPr>
          <w:noProof/>
          <w:color w:val="000000" w:themeColor="text1"/>
        </w:rPr>
      </w:pPr>
      <w:bookmarkStart w:id="7" w:name="OLE_LINK6"/>
      <w:r w:rsidRPr="00EB460F">
        <w:rPr>
          <w:i/>
          <w:iCs/>
        </w:rPr>
        <w:t>P. patagonica</w:t>
      </w:r>
      <w:r>
        <w:t xml:space="preserve"> p</w:t>
      </w:r>
      <w:r w:rsidR="00B5400A">
        <w:t xml:space="preserve">opulations with greater </w:t>
      </w:r>
      <w:r w:rsidR="00EB460F">
        <w:t>TGP</w:t>
      </w:r>
      <w:r w:rsidR="00B5400A">
        <w:t xml:space="preserve"> in root biomass allocation </w:t>
      </w:r>
      <w:r>
        <w:t>were</w:t>
      </w:r>
      <w:r w:rsidR="00B5400A">
        <w:t xml:space="preserve"> more likely to reach reproductive maturity</w:t>
      </w:r>
      <w:r>
        <w:t>, suggesting that populations able to adjust their allocation</w:t>
      </w:r>
      <w:r w:rsidR="00EB460F">
        <w:t xml:space="preserve"> towards water-acquiring tissues</w:t>
      </w:r>
      <w:r>
        <w:t xml:space="preserve"> across generations may maintain or enhance </w:t>
      </w:r>
      <w:r w:rsidR="00EB460F">
        <w:t>reproductive potential</w:t>
      </w:r>
      <w:r>
        <w:t xml:space="preserve"> under </w:t>
      </w:r>
      <w:r w:rsidR="00EB460F">
        <w:lastRenderedPageBreak/>
        <w:t xml:space="preserve">persistent </w:t>
      </w:r>
      <w:r>
        <w:t>water limitation</w:t>
      </w:r>
      <w:r w:rsidR="00EB460F">
        <w:t xml:space="preserve"> across generations (Figure 6B)</w:t>
      </w:r>
      <w:r>
        <w:t xml:space="preserve">. However, this TGP capacity </w:t>
      </w:r>
      <w:r w:rsidR="00EB460F">
        <w:t xml:space="preserve">appears to be </w:t>
      </w:r>
      <w:r>
        <w:t xml:space="preserve">shaped by a population’s </w:t>
      </w:r>
      <w:r w:rsidR="00D56FD1">
        <w:t>seed source</w:t>
      </w:r>
      <w:r>
        <w:t xml:space="preserve"> site climate history</w:t>
      </w:r>
      <w:r w:rsidR="00EB460F">
        <w:t xml:space="preserve">. Specifically, </w:t>
      </w:r>
      <w:r w:rsidR="007E73BA" w:rsidRPr="007E73BA">
        <w:t xml:space="preserve">we found a significant negative correlation between </w:t>
      </w:r>
      <w:r w:rsidR="00EB460F">
        <w:t xml:space="preserve">TGP in </w:t>
      </w:r>
      <w:r w:rsidR="00FF5A5E">
        <w:t>root biomas</w:t>
      </w:r>
      <w:r w:rsidR="00EB460F">
        <w:t>s</w:t>
      </w:r>
      <w:r w:rsidR="007E73BA" w:rsidRPr="007E73BA">
        <w:t xml:space="preserve"> and </w:t>
      </w:r>
      <w:r w:rsidR="00D56FD1">
        <w:t>seed source</w:t>
      </w:r>
      <w:r w:rsidR="007E73BA" w:rsidRPr="007E73BA">
        <w:t xml:space="preserve"> site </w:t>
      </w:r>
      <w:proofErr w:type="spellStart"/>
      <w:r w:rsidR="00FF5A5E">
        <w:t>s</w:t>
      </w:r>
      <w:r w:rsidR="007E73BA" w:rsidRPr="007E73BA">
        <w:t>VPD</w:t>
      </w:r>
      <w:proofErr w:type="spellEnd"/>
      <w:r w:rsidR="003D5FFD">
        <w:t>-</w:t>
      </w:r>
      <w:r w:rsidR="00FF5A5E">
        <w:t>CV</w:t>
      </w:r>
      <w:r w:rsidR="007E73BA" w:rsidRPr="007E73BA">
        <w:t xml:space="preserve">, suggesting that </w:t>
      </w:r>
      <w:r w:rsidR="00EB460F">
        <w:t xml:space="preserve">interannual </w:t>
      </w:r>
      <w:r w:rsidR="000C6ECD">
        <w:t xml:space="preserve">predictability in </w:t>
      </w:r>
      <w:r w:rsidR="007E73BA" w:rsidRPr="007E73BA">
        <w:t>atmospheric drought</w:t>
      </w:r>
      <w:r w:rsidR="00FF5A5E">
        <w:t xml:space="preserve"> </w:t>
      </w:r>
      <w:r w:rsidR="000C6ECD">
        <w:t xml:space="preserve">conditions </w:t>
      </w:r>
      <w:r w:rsidR="007E73BA" w:rsidRPr="007E73BA">
        <w:t xml:space="preserve">at seed source locations </w:t>
      </w:r>
      <w:r w:rsidR="00EB460F">
        <w:t xml:space="preserve">may </w:t>
      </w:r>
      <w:r w:rsidR="007E73BA" w:rsidRPr="007E73BA">
        <w:t xml:space="preserve">be an important factor </w:t>
      </w:r>
      <w:r w:rsidR="00EB460F">
        <w:t>influencing</w:t>
      </w:r>
      <w:r w:rsidR="007E73BA" w:rsidRPr="007E73BA">
        <w:t xml:space="preserve"> the evolution </w:t>
      </w:r>
      <w:r w:rsidR="00EB460F">
        <w:t xml:space="preserve">or maintenance </w:t>
      </w:r>
      <w:r w:rsidR="007E73BA" w:rsidRPr="007E73BA">
        <w:t xml:space="preserve">of </w:t>
      </w:r>
      <w:r w:rsidR="00EB460F">
        <w:t>TGP in populations</w:t>
      </w:r>
      <w:r w:rsidR="00FF5A5E">
        <w:t xml:space="preserve"> (Figure </w:t>
      </w:r>
      <w:r w:rsidR="00EB460F">
        <w:t>6C</w:t>
      </w:r>
      <w:r w:rsidR="004F065D">
        <w:t>)</w:t>
      </w:r>
      <w:r w:rsidR="007E73BA" w:rsidRPr="007E73BA">
        <w:t xml:space="preserve">. Populations from sites with higher </w:t>
      </w:r>
      <w:proofErr w:type="spellStart"/>
      <w:r w:rsidR="007E73BA" w:rsidRPr="007E73BA">
        <w:t>sVPD</w:t>
      </w:r>
      <w:proofErr w:type="spellEnd"/>
      <w:r w:rsidR="003D5FFD">
        <w:t>-</w:t>
      </w:r>
      <w:r w:rsidR="004F065D">
        <w:t>CV</w:t>
      </w:r>
      <w:r w:rsidR="00F904EA">
        <w:t xml:space="preserve"> </w:t>
      </w:r>
      <w:r w:rsidR="00575B13">
        <w:t>exhibited</w:t>
      </w:r>
      <w:r w:rsidR="007E73BA" w:rsidRPr="007E73BA">
        <w:t xml:space="preserve"> reduced </w:t>
      </w:r>
      <w:r w:rsidR="000C6ECD">
        <w:t xml:space="preserve">TGP </w:t>
      </w:r>
      <w:r w:rsidR="007E73BA" w:rsidRPr="007E73BA">
        <w:t xml:space="preserve">in their </w:t>
      </w:r>
      <w:r w:rsidR="00F904EA">
        <w:t xml:space="preserve">root biomass </w:t>
      </w:r>
      <w:r w:rsidR="000C6ECD">
        <w:t>allocation</w:t>
      </w:r>
      <w:r w:rsidR="001C17BA">
        <w:t xml:space="preserve">, </w:t>
      </w:r>
      <w:r w:rsidR="00575B13">
        <w:t>consistent with theoretical predictions that TGP is most common in environments where parental conditions are predictive of offspring environments (</w:t>
      </w:r>
      <w:r w:rsidR="00575B13">
        <w:rPr>
          <w:noProof/>
        </w:rPr>
        <w:t xml:space="preserve">Colicchio &amp; Herman, 2020; Kuijper &amp; Hoyle, 2015; </w:t>
      </w:r>
      <w:r w:rsidR="00575B13">
        <w:rPr>
          <w:noProof/>
          <w:color w:val="000000" w:themeColor="text1"/>
        </w:rPr>
        <w:t>Badyaev &amp; Uller, 2009; Leimar &amp; McNamara, 2015).</w:t>
      </w:r>
      <w:bookmarkEnd w:id="7"/>
    </w:p>
    <w:p w14:paraId="3B2E1805" w14:textId="3CA04C43" w:rsidR="00A3400F" w:rsidRDefault="00A76C40" w:rsidP="00A76C40">
      <w:pPr>
        <w:pStyle w:val="Heading2"/>
      </w:pPr>
      <w:r>
        <w:t>CONCLUSIONS</w:t>
      </w:r>
    </w:p>
    <w:p w14:paraId="77462773" w14:textId="248544E2" w:rsidR="00716A7D" w:rsidRPr="001B3AE8" w:rsidRDefault="00D95408" w:rsidP="00FD2A2B">
      <w:pPr>
        <w:spacing w:line="480" w:lineRule="auto"/>
        <w:ind w:firstLine="720"/>
      </w:pPr>
      <w:r>
        <w:t xml:space="preserve">Taken together, our results indicate that TGP is not a broadly used strategy across populations of </w:t>
      </w:r>
      <w:r>
        <w:rPr>
          <w:i/>
          <w:iCs/>
        </w:rPr>
        <w:t>P. patagonica</w:t>
      </w:r>
      <w:r>
        <w:t>.</w:t>
      </w:r>
      <w:r w:rsidR="00FD2A2B" w:rsidRPr="00FD2A2B">
        <w:t xml:space="preserve"> While we observed significant </w:t>
      </w:r>
      <w:r w:rsidR="00FD2A2B">
        <w:t>WGP</w:t>
      </w:r>
      <w:r w:rsidR="00FD2A2B" w:rsidRPr="00FD2A2B">
        <w:t xml:space="preserve"> in response to drought, transgenerational effects were weak and, in the case of seed production, maladaptive</w:t>
      </w:r>
      <w:r w:rsidR="00FD2A2B">
        <w:t xml:space="preserve">, </w:t>
      </w:r>
      <w:r w:rsidR="00FD2A2B" w:rsidRPr="00FD2A2B">
        <w:t xml:space="preserve">suggesting that consecutive exposure to </w:t>
      </w:r>
      <w:r w:rsidR="00FD2A2B">
        <w:t>water limitation</w:t>
      </w:r>
      <w:r w:rsidR="00FD2A2B" w:rsidRPr="00FD2A2B">
        <w:t xml:space="preserve"> may reduce rather than enhance offspring fitness. These findings contrast with other species where TGP confers adaptive benefits, highlighting the species-specific nature of these responses</w:t>
      </w:r>
      <w:r>
        <w:t xml:space="preserve"> and the challenges associated with predicting or leveraging TGP under climate change</w:t>
      </w:r>
      <w:r w:rsidR="00FD2A2B" w:rsidRPr="00FD2A2B">
        <w:t xml:space="preserve">. In </w:t>
      </w:r>
      <w:r w:rsidR="00FD2A2B" w:rsidRPr="00FD2A2B">
        <w:rPr>
          <w:i/>
          <w:iCs/>
        </w:rPr>
        <w:t>P. patagonica</w:t>
      </w:r>
      <w:r w:rsidR="00FD2A2B" w:rsidRPr="00FD2A2B">
        <w:t xml:space="preserve">, adaptation to arid, </w:t>
      </w:r>
      <w:proofErr w:type="spellStart"/>
      <w:r w:rsidR="00FD2A2B" w:rsidRPr="00FD2A2B">
        <w:t>unpredictab</w:t>
      </w:r>
      <w:proofErr w:type="spellEnd"/>
      <w:r w:rsidR="004B7C90">
        <w:t xml:space="preserve"> </w:t>
      </w:r>
      <w:r w:rsidR="00FD2A2B" w:rsidRPr="00FD2A2B">
        <w:t xml:space="preserve">le climates may favor immediate plasticity and bet-hedging strategies over inherited environmental cues. </w:t>
      </w:r>
    </w:p>
    <w:p w14:paraId="7987470E" w14:textId="77777777" w:rsidR="004E326F" w:rsidRDefault="004E326F" w:rsidP="007B5F11">
      <w:pPr>
        <w:spacing w:line="480" w:lineRule="auto"/>
        <w:ind w:firstLine="720"/>
        <w:rPr>
          <w:b/>
          <w:bCs/>
          <w:i/>
          <w:iCs/>
        </w:rPr>
      </w:pPr>
    </w:p>
    <w:p w14:paraId="4EBC3108" w14:textId="77777777" w:rsidR="006A0D0A" w:rsidRDefault="006A0D0A">
      <w:r>
        <w:br w:type="page"/>
      </w:r>
    </w:p>
    <w:p w14:paraId="0D42DCEC" w14:textId="33152453" w:rsidR="00AB35B1" w:rsidRDefault="00AB35B1" w:rsidP="00A76C40">
      <w:pPr>
        <w:pStyle w:val="Heading2"/>
      </w:pPr>
      <w:r>
        <w:lastRenderedPageBreak/>
        <w:t>ACKNOWLEDGEMENTS</w:t>
      </w:r>
    </w:p>
    <w:p w14:paraId="0507F81F" w14:textId="397A5FBC" w:rsidR="00A76C40" w:rsidRDefault="00A76C40" w:rsidP="00A76C40">
      <w:pPr>
        <w:spacing w:line="480" w:lineRule="auto"/>
      </w:pPr>
      <w:r>
        <w:t xml:space="preserve">We thank Zoe Klein for the </w:t>
      </w:r>
      <w:r w:rsidRPr="00A76C40">
        <w:rPr>
          <w:i/>
          <w:iCs/>
        </w:rPr>
        <w:t>Plantago patagonica</w:t>
      </w:r>
      <w:r>
        <w:t xml:space="preserve"> seeds used in the F2 greenhouse experiment.</w:t>
      </w:r>
    </w:p>
    <w:p w14:paraId="4F46F124" w14:textId="77777777" w:rsidR="00A76C40" w:rsidRPr="00A76C40" w:rsidRDefault="00A76C40" w:rsidP="00A76C40">
      <w:pPr>
        <w:spacing w:line="480" w:lineRule="auto"/>
      </w:pPr>
    </w:p>
    <w:p w14:paraId="5921EF6C" w14:textId="1DD96CDC" w:rsidR="00AB35B1" w:rsidRDefault="00AB35B1" w:rsidP="00A76C40">
      <w:pPr>
        <w:pStyle w:val="Heading2"/>
      </w:pPr>
      <w:r>
        <w:t>AUTHOR CONTRIBUTIONS</w:t>
      </w:r>
    </w:p>
    <w:p w14:paraId="7D3D05F8" w14:textId="52DA36EC" w:rsidR="00A76C40" w:rsidRDefault="00A76C40" w:rsidP="00A76C40">
      <w:pPr>
        <w:spacing w:line="480" w:lineRule="auto"/>
      </w:pPr>
      <w:r>
        <w:t xml:space="preserve">MW and RMM conceived the concept for the research. </w:t>
      </w:r>
      <w:r w:rsidR="00B91FD9">
        <w:t xml:space="preserve">RMM acquired funding. </w:t>
      </w:r>
      <w:r>
        <w:t xml:space="preserve">MW designed and performed the F2 greenhouse experiment using seeds grown, collected, and cleaned by Zoe Klein. MW collected and analyzed the data. MW wrote the original </w:t>
      </w:r>
      <w:r w:rsidR="00B91FD9">
        <w:t>draft with substantial input from RMM</w:t>
      </w:r>
      <w:r>
        <w:t>.</w:t>
      </w:r>
      <w:r w:rsidR="00B91FD9">
        <w:t xml:space="preserve"> </w:t>
      </w:r>
      <w:r>
        <w:t>All authors contributed critically to the drafts and gave final approval for the publication.</w:t>
      </w:r>
      <w:r w:rsidR="00B91FD9">
        <w:t xml:space="preserve"> </w:t>
      </w:r>
    </w:p>
    <w:p w14:paraId="01F105E2" w14:textId="77777777" w:rsidR="00A76C40" w:rsidRPr="00A76C40" w:rsidRDefault="00A76C40" w:rsidP="00A76C40">
      <w:pPr>
        <w:spacing w:line="480" w:lineRule="auto"/>
      </w:pPr>
    </w:p>
    <w:p w14:paraId="0794EB16" w14:textId="77777777" w:rsidR="00A76C40" w:rsidRDefault="00AB35B1" w:rsidP="00A76C40">
      <w:pPr>
        <w:pStyle w:val="Heading2"/>
      </w:pPr>
      <w:r>
        <w:t>DATA AVAILABILITY STATEMENT</w:t>
      </w:r>
    </w:p>
    <w:p w14:paraId="0F52744C" w14:textId="6A0ECE69" w:rsidR="00B91FD9" w:rsidRDefault="00B91FD9" w:rsidP="00B91FD9">
      <w:r>
        <w:t>Data can be accessed at:</w:t>
      </w:r>
    </w:p>
    <w:p w14:paraId="1A0209C8" w14:textId="77777777" w:rsidR="00B91FD9" w:rsidRDefault="00B91FD9" w:rsidP="00B91FD9"/>
    <w:p w14:paraId="71A3728A" w14:textId="55ACCEF6" w:rsidR="00B91FD9" w:rsidRPr="00B91FD9" w:rsidRDefault="00B91FD9" w:rsidP="00B91FD9">
      <w:r>
        <w:t xml:space="preserve">Code can be accessed at: </w:t>
      </w:r>
    </w:p>
    <w:p w14:paraId="3B7DB7D6" w14:textId="7A7C2499" w:rsidR="00051FE8" w:rsidRPr="00AB35B1" w:rsidRDefault="00051FE8" w:rsidP="00A76C40">
      <w:pPr>
        <w:pStyle w:val="Heading2"/>
      </w:pPr>
      <w:r>
        <w:rPr>
          <w:rFonts w:asciiTheme="minorHAnsi" w:hAnsiTheme="minorHAnsi" w:cstheme="minorHAnsi"/>
        </w:rPr>
        <w:br w:type="page"/>
      </w:r>
    </w:p>
    <w:p w14:paraId="6D5E98AC" w14:textId="7436333D" w:rsidR="00FD2A2B" w:rsidRPr="00D227DE" w:rsidRDefault="006A0D0A" w:rsidP="00AB35B1">
      <w:pPr>
        <w:pStyle w:val="Heading2"/>
        <w:rPr>
          <w:rFonts w:cs="Times New Roman"/>
          <w:szCs w:val="24"/>
        </w:rPr>
      </w:pPr>
      <w:r>
        <w:lastRenderedPageBreak/>
        <w:t>LITERATURE CITED</w:t>
      </w:r>
    </w:p>
    <w:p w14:paraId="71401F07" w14:textId="77777777" w:rsidR="00D227DE" w:rsidRPr="00D227DE" w:rsidRDefault="00051FE8"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fldChar w:fldCharType="begin"/>
      </w:r>
      <w:r w:rsidR="00D227DE" w:rsidRPr="00D227DE">
        <w:rPr>
          <w:rFonts w:ascii="Times New Roman" w:hAnsi="Times New Roman" w:cs="Times New Roman"/>
          <w:sz w:val="24"/>
          <w:szCs w:val="24"/>
        </w:rPr>
        <w:instrText xml:space="preserve"> ADDIN ZOTERO_BIBL {"uncited":[],"omitted":[],"custom":[]} CSL_BIBLIOGRAPHY </w:instrText>
      </w:r>
      <w:r w:rsidRPr="00D227DE">
        <w:rPr>
          <w:rFonts w:ascii="Times New Roman" w:hAnsi="Times New Roman" w:cs="Times New Roman"/>
          <w:sz w:val="24"/>
          <w:szCs w:val="24"/>
        </w:rPr>
        <w:fldChar w:fldCharType="separate"/>
      </w:r>
      <w:r w:rsidR="00D227DE" w:rsidRPr="00D227DE">
        <w:rPr>
          <w:rFonts w:ascii="Times New Roman" w:hAnsi="Times New Roman" w:cs="Times New Roman"/>
          <w:sz w:val="24"/>
          <w:szCs w:val="24"/>
        </w:rPr>
        <w:t xml:space="preserve">Angert, A. L., Huxman, T. E., Barron-Gafford, G. A., Gerst, K. L., &amp; Venable, D. L. (2007). Linking growth strategies to long-term population dynamics in a guild of desert annuals. </w:t>
      </w:r>
      <w:r w:rsidR="00D227DE" w:rsidRPr="00D227DE">
        <w:rPr>
          <w:rFonts w:ascii="Times New Roman" w:hAnsi="Times New Roman" w:cs="Times New Roman"/>
          <w:i/>
          <w:iCs/>
          <w:sz w:val="24"/>
          <w:szCs w:val="24"/>
        </w:rPr>
        <w:t>Journal of Ecology</w:t>
      </w:r>
      <w:r w:rsidR="00D227DE" w:rsidRPr="00D227DE">
        <w:rPr>
          <w:rFonts w:ascii="Times New Roman" w:hAnsi="Times New Roman" w:cs="Times New Roman"/>
          <w:sz w:val="24"/>
          <w:szCs w:val="24"/>
        </w:rPr>
        <w:t xml:space="preserve">, </w:t>
      </w:r>
      <w:r w:rsidR="00D227DE" w:rsidRPr="00D227DE">
        <w:rPr>
          <w:rFonts w:ascii="Times New Roman" w:hAnsi="Times New Roman" w:cs="Times New Roman"/>
          <w:i/>
          <w:iCs/>
          <w:sz w:val="24"/>
          <w:szCs w:val="24"/>
        </w:rPr>
        <w:t>95</w:t>
      </w:r>
      <w:r w:rsidR="00D227DE" w:rsidRPr="00D227DE">
        <w:rPr>
          <w:rFonts w:ascii="Times New Roman" w:hAnsi="Times New Roman" w:cs="Times New Roman"/>
          <w:sz w:val="24"/>
          <w:szCs w:val="24"/>
        </w:rPr>
        <w:t>(2), 321–331. https://doi.org/10.1111/j.1365-2745.2006.01203.x</w:t>
      </w:r>
    </w:p>
    <w:p w14:paraId="43F3528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adyaev, A. V., &amp; Uller, T. (2009). Parental effects in ecology and evolution: Mechanisms, processes and implication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169–1177. https://doi.org/10.1098/rstb.2008.0302</w:t>
      </w:r>
    </w:p>
    <w:p w14:paraId="68B1963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arak, R. S., Fant, J. B., Kramer, A. T., &amp; Skogen, K. A. (2015). Assessing the Value of Potential “Native Winners” for Restoration of Cheatgrass-Invaded Habitat. </w:t>
      </w:r>
      <w:r w:rsidRPr="00D227DE">
        <w:rPr>
          <w:rFonts w:ascii="Times New Roman" w:hAnsi="Times New Roman" w:cs="Times New Roman"/>
          <w:i/>
          <w:iCs/>
          <w:sz w:val="24"/>
          <w:szCs w:val="24"/>
        </w:rPr>
        <w:t>Western North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5</w:t>
      </w:r>
      <w:r w:rsidRPr="00D227DE">
        <w:rPr>
          <w:rFonts w:ascii="Times New Roman" w:hAnsi="Times New Roman" w:cs="Times New Roman"/>
          <w:sz w:val="24"/>
          <w:szCs w:val="24"/>
        </w:rPr>
        <w:t>(1), 58–69. https://doi.org/10.3398/064.075.0107</w:t>
      </w:r>
    </w:p>
    <w:p w14:paraId="7FDC133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artlett, M. K., Scoffoni, C., &amp; Sack, L. (2012). The determinants of leaf turgor loss point and prediction of drought tolerance of species and biomes: A global meta-analysi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5), 393–405. https://doi.org/10.1111/j.1461-0248.2012.01751.x</w:t>
      </w:r>
    </w:p>
    <w:p w14:paraId="38DA2C60"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askin, C. C., &amp; Baskin, J. M. (2000). </w:t>
      </w:r>
      <w:r w:rsidRPr="00D227DE">
        <w:rPr>
          <w:rFonts w:ascii="Times New Roman" w:hAnsi="Times New Roman" w:cs="Times New Roman"/>
          <w:i/>
          <w:iCs/>
          <w:sz w:val="24"/>
          <w:szCs w:val="24"/>
        </w:rPr>
        <w:t>Seeds: Ecology, Biogeography, and, Evolution of Dormancy and Germination</w:t>
      </w:r>
      <w:r w:rsidRPr="00D227DE">
        <w:rPr>
          <w:rFonts w:ascii="Times New Roman" w:hAnsi="Times New Roman" w:cs="Times New Roman"/>
          <w:sz w:val="24"/>
          <w:szCs w:val="24"/>
        </w:rPr>
        <w:t>. Academic Press.</w:t>
      </w:r>
    </w:p>
    <w:p w14:paraId="24E5416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ell, A. M., &amp; Hellmann, J. K. (2019). An Integrative Framework for Understanding the Mechanisms and Multigenerational Consequences of Transgenerational Plasticity.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0</w:t>
      </w:r>
      <w:r w:rsidRPr="00D227DE">
        <w:rPr>
          <w:rFonts w:ascii="Times New Roman" w:hAnsi="Times New Roman" w:cs="Times New Roman"/>
          <w:sz w:val="24"/>
          <w:szCs w:val="24"/>
        </w:rPr>
        <w:t>(Volume 50, 2019), 97–118. https://doi.org/10.1146/annurev-ecolsys-110218-024613</w:t>
      </w:r>
    </w:p>
    <w:p w14:paraId="0A0B072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onduriansky, R. (2021). Plasticity Across Generations. In </w:t>
      </w:r>
      <w:r w:rsidRPr="00D227DE">
        <w:rPr>
          <w:rFonts w:ascii="Times New Roman" w:hAnsi="Times New Roman" w:cs="Times New Roman"/>
          <w:i/>
          <w:iCs/>
          <w:sz w:val="24"/>
          <w:szCs w:val="24"/>
        </w:rPr>
        <w:t>Phenotypic Plasticity &amp; Evolution</w:t>
      </w:r>
      <w:r w:rsidRPr="00D227DE">
        <w:rPr>
          <w:rFonts w:ascii="Times New Roman" w:hAnsi="Times New Roman" w:cs="Times New Roman"/>
          <w:sz w:val="24"/>
          <w:szCs w:val="24"/>
        </w:rPr>
        <w:t>. CRC Press. https://doi.org/10.1201/9780429343001</w:t>
      </w:r>
    </w:p>
    <w:p w14:paraId="641E2ADF"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Burgess, S. C., &amp; Marshall, D. J. (2014). Adaptive parental effects: The importance of estimating environmental predictability and offspring fitness appropriately.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7), 769–776. https://doi.org/10.1111/oik.01235</w:t>
      </w:r>
    </w:p>
    <w:p w14:paraId="745FA6B1"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Colicchio, J. M., &amp; Herman, J. (2020). Empirical patterns of environmental variation favor adaptive transgenerational plasticity.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0</w:t>
      </w:r>
      <w:r w:rsidRPr="00D227DE">
        <w:rPr>
          <w:rFonts w:ascii="Times New Roman" w:hAnsi="Times New Roman" w:cs="Times New Roman"/>
          <w:sz w:val="24"/>
          <w:szCs w:val="24"/>
        </w:rPr>
        <w:t>(3), 1648–1665. https://doi.org/10.1002/ece3.6022</w:t>
      </w:r>
    </w:p>
    <w:p w14:paraId="148AD3E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Cornwell, W. K., &amp; Ackerly, D. D. (2009). Community assembly and shifts in plant trait distributions across an environmental gradient in coastal California. </w:t>
      </w:r>
      <w:r w:rsidRPr="00D227DE">
        <w:rPr>
          <w:rFonts w:ascii="Times New Roman" w:hAnsi="Times New Roman" w:cs="Times New Roman"/>
          <w:i/>
          <w:iCs/>
          <w:sz w:val="24"/>
          <w:szCs w:val="24"/>
        </w:rPr>
        <w:t>Ecological Monograph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9</w:t>
      </w:r>
      <w:r w:rsidRPr="00D227DE">
        <w:rPr>
          <w:rFonts w:ascii="Times New Roman" w:hAnsi="Times New Roman" w:cs="Times New Roman"/>
          <w:sz w:val="24"/>
          <w:szCs w:val="24"/>
        </w:rPr>
        <w:t>(1), 109–126. https://doi.org/10.1890/07-1134.1</w:t>
      </w:r>
    </w:p>
    <w:p w14:paraId="2CF02BA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Crawley, M. J. (2009). </w:t>
      </w:r>
      <w:r w:rsidRPr="00D227DE">
        <w:rPr>
          <w:rFonts w:ascii="Times New Roman" w:hAnsi="Times New Roman" w:cs="Times New Roman"/>
          <w:i/>
          <w:iCs/>
          <w:sz w:val="24"/>
          <w:szCs w:val="24"/>
        </w:rPr>
        <w:t>Plant Ecology</w:t>
      </w:r>
      <w:r w:rsidRPr="00D227DE">
        <w:rPr>
          <w:rFonts w:ascii="Times New Roman" w:hAnsi="Times New Roman" w:cs="Times New Roman"/>
          <w:sz w:val="24"/>
          <w:szCs w:val="24"/>
        </w:rPr>
        <w:t>. John Wiley &amp; Sons.</w:t>
      </w:r>
    </w:p>
    <w:p w14:paraId="14C733E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Dai, A. (2011). Drought under global warming: A review. </w:t>
      </w:r>
      <w:r w:rsidRPr="00D227DE">
        <w:rPr>
          <w:rFonts w:ascii="Times New Roman" w:hAnsi="Times New Roman" w:cs="Times New Roman"/>
          <w:i/>
          <w:iCs/>
          <w:sz w:val="24"/>
          <w:szCs w:val="24"/>
        </w:rPr>
        <w:t>WIREs Climate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 45–65. https://doi.org/10.1002/wcc.81</w:t>
      </w:r>
    </w:p>
    <w:p w14:paraId="391F126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Donelson, J. M., Salinas, S., Munday, P. L., &amp; Shama, L. N. S. (2018). Transgenerational plasticity and climate change experiments: Where do we go from here?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1), 13–34. https://doi.org/10.1111/gcb.13903</w:t>
      </w:r>
    </w:p>
    <w:p w14:paraId="7811484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Donohue, K. (2009). Completing the cycle: Maternal effects as the missing link in plant life historie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059–1074. https://doi.org/10.1098/rstb.2008.0291</w:t>
      </w:r>
    </w:p>
    <w:p w14:paraId="4A0E2C8C"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Engqvist, L., &amp; Reinhold, K. (2016). Adaptive trans-generational phenotypic plasticity and the lack of an experimental control in reciprocal match/mismatch experiments. </w:t>
      </w:r>
      <w:r w:rsidRPr="00D227DE">
        <w:rPr>
          <w:rFonts w:ascii="Times New Roman" w:hAnsi="Times New Roman" w:cs="Times New Roman"/>
          <w:i/>
          <w:iCs/>
          <w:sz w:val="24"/>
          <w:szCs w:val="24"/>
        </w:rPr>
        <w:t>Methods in 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2), 1482–1488. https://doi.org/10.1111/2041-210X.12618</w:t>
      </w:r>
    </w:p>
    <w:p w14:paraId="1CCFDA9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Fenesi, A., Dyer, A. R., Geréd, J., Sándor, D., &amp; Ruprecht, E. (2014). Can transgenerational plasticity contribute to the invasion success of annual plant species? </w:t>
      </w:r>
      <w:r w:rsidRPr="00D227DE">
        <w:rPr>
          <w:rFonts w:ascii="Times New Roman" w:hAnsi="Times New Roman" w:cs="Times New Roman"/>
          <w:i/>
          <w:iCs/>
          <w:sz w:val="24"/>
          <w:szCs w:val="24"/>
        </w:rPr>
        <w:t>Oecologi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6</w:t>
      </w:r>
      <w:r w:rsidRPr="00D227DE">
        <w:rPr>
          <w:rFonts w:ascii="Times New Roman" w:hAnsi="Times New Roman" w:cs="Times New Roman"/>
          <w:sz w:val="24"/>
          <w:szCs w:val="24"/>
        </w:rPr>
        <w:t>(1), 95–106. https://doi.org/10.1007/s00442-014-2994-7</w:t>
      </w:r>
    </w:p>
    <w:p w14:paraId="6D01A3A0"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Fischer, B., Taborsky, B., &amp; Kokko, H. (2011). How to balance the offspring quality–quantity tradeoff when environmental cues are unreliabl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0</w:t>
      </w:r>
      <w:r w:rsidRPr="00D227DE">
        <w:rPr>
          <w:rFonts w:ascii="Times New Roman" w:hAnsi="Times New Roman" w:cs="Times New Roman"/>
          <w:sz w:val="24"/>
          <w:szCs w:val="24"/>
        </w:rPr>
        <w:t>(2), 258–270. https://doi.org/10.1111/j.1600-0706.2010.18642.x</w:t>
      </w:r>
    </w:p>
    <w:p w14:paraId="72EF29FB"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Fitz-James, M. H., &amp; Cavalli, G. (2022). Molecular mechanisms of transgenerational epigenetic inheritance. </w:t>
      </w:r>
      <w:r w:rsidRPr="00D227DE">
        <w:rPr>
          <w:rFonts w:ascii="Times New Roman" w:hAnsi="Times New Roman" w:cs="Times New Roman"/>
          <w:i/>
          <w:iCs/>
          <w:sz w:val="24"/>
          <w:szCs w:val="24"/>
        </w:rPr>
        <w:t>Nature Reviews Gene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6), 325–341. https://doi.org/10.1038/s41576-021-00438-5</w:t>
      </w:r>
    </w:p>
    <w:p w14:paraId="5C2A81EF"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Galloway, L. F. (2001). Parental Environmental Effects on Life History in the Herbaceous Plant Campanula Americana.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2</w:t>
      </w:r>
      <w:r w:rsidRPr="00D227DE">
        <w:rPr>
          <w:rFonts w:ascii="Times New Roman" w:hAnsi="Times New Roman" w:cs="Times New Roman"/>
          <w:sz w:val="24"/>
          <w:szCs w:val="24"/>
        </w:rPr>
        <w:t>(10), 2781–2789. https://doi.org/10.1890/0012-9658(2001)082[2781:PEEOLH]2.0.CO;2</w:t>
      </w:r>
    </w:p>
    <w:p w14:paraId="65C7A27C"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Germain, R. M., Caruso, C. M., &amp; Maherali, H. (2013). Mechanisms and Consequences of Water Stress–Induced Parental Effects in an Invasive Annual Grass. </w:t>
      </w:r>
      <w:r w:rsidRPr="00D227DE">
        <w:rPr>
          <w:rFonts w:ascii="Times New Roman" w:hAnsi="Times New Roman" w:cs="Times New Roman"/>
          <w:i/>
          <w:iCs/>
          <w:sz w:val="24"/>
          <w:szCs w:val="24"/>
        </w:rPr>
        <w:t>International Journal of Plant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4</w:t>
      </w:r>
      <w:r w:rsidRPr="00D227DE">
        <w:rPr>
          <w:rFonts w:ascii="Times New Roman" w:hAnsi="Times New Roman" w:cs="Times New Roman"/>
          <w:sz w:val="24"/>
          <w:szCs w:val="24"/>
        </w:rPr>
        <w:t>(6), 886–895. https://doi.org/10.1086/670691</w:t>
      </w:r>
    </w:p>
    <w:p w14:paraId="36B16822"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Golodets, C., Sternberg, M., Kigel, J., Boeken, B., Henkin, Z., Seligman, N. G., &amp; Ungar, E. D. (2013). From desert to Mediterranean rangelands: Will increasing drought and inter-annual rainfall variability affect herbaceous annual primary productivity? </w:t>
      </w:r>
      <w:r w:rsidRPr="00D227DE">
        <w:rPr>
          <w:rFonts w:ascii="Times New Roman" w:hAnsi="Times New Roman" w:cs="Times New Roman"/>
          <w:i/>
          <w:iCs/>
          <w:sz w:val="24"/>
          <w:szCs w:val="24"/>
        </w:rPr>
        <w:t>Climatic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9</w:t>
      </w:r>
      <w:r w:rsidRPr="00D227DE">
        <w:rPr>
          <w:rFonts w:ascii="Times New Roman" w:hAnsi="Times New Roman" w:cs="Times New Roman"/>
          <w:sz w:val="24"/>
          <w:szCs w:val="24"/>
        </w:rPr>
        <w:t>(3), 785–798. https://doi.org/10.1007/s10584-013-0758-8</w:t>
      </w:r>
    </w:p>
    <w:p w14:paraId="4EF4A83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Gremer, J. R., &amp; Venable, D. L. (2014). Bet hedging in desert winter annual plants: Optimal germination strategies in a variable environment.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w:t>
      </w:r>
      <w:r w:rsidRPr="00D227DE">
        <w:rPr>
          <w:rFonts w:ascii="Times New Roman" w:hAnsi="Times New Roman" w:cs="Times New Roman"/>
          <w:sz w:val="24"/>
          <w:szCs w:val="24"/>
        </w:rPr>
        <w:t>(3), 380–387. https://doi.org/10.1111/ele.12241</w:t>
      </w:r>
    </w:p>
    <w:p w14:paraId="1AE5DA8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Groot, M. P., Kubisch, A., Ouborg, N. J., Pagel, J., Schmid, K. J., Vergeer, P., &amp; Lampei, C. (2017). Transgenerational effects of mild heat in Arabidopsis thaliana show strong genotype specificity that is explained by climate at origin.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5</w:t>
      </w:r>
      <w:r w:rsidRPr="00D227DE">
        <w:rPr>
          <w:rFonts w:ascii="Times New Roman" w:hAnsi="Times New Roman" w:cs="Times New Roman"/>
          <w:sz w:val="24"/>
          <w:szCs w:val="24"/>
        </w:rPr>
        <w:t>(3), 1221–1234. https://doi.org/10.1111/nph.14642</w:t>
      </w:r>
    </w:p>
    <w:p w14:paraId="7EFCA49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aight, J. D., Reed, S. C., &amp; Faist, A. M. (2019). Seed bank community and soil texture relationships in a cold desert. </w:t>
      </w:r>
      <w:r w:rsidRPr="00D227DE">
        <w:rPr>
          <w:rFonts w:ascii="Times New Roman" w:hAnsi="Times New Roman" w:cs="Times New Roman"/>
          <w:i/>
          <w:iCs/>
          <w:sz w:val="24"/>
          <w:szCs w:val="24"/>
        </w:rPr>
        <w:t>Journal of Arid Environment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64</w:t>
      </w:r>
      <w:r w:rsidRPr="00D227DE">
        <w:rPr>
          <w:rFonts w:ascii="Times New Roman" w:hAnsi="Times New Roman" w:cs="Times New Roman"/>
          <w:sz w:val="24"/>
          <w:szCs w:val="24"/>
        </w:rPr>
        <w:t>, 46–52. https://doi.org/10.1016/j.jaridenv.2019.01.008</w:t>
      </w:r>
    </w:p>
    <w:p w14:paraId="3D42F5E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erman, J., &amp; Sultan, S. (2011). Adaptive Transgenerational Plasticity in Plants: Case Studies, Mechanisms, and Implications for Natural Populations.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02). https://doi.org/10.3389/fpls.2011.00102</w:t>
      </w:r>
    </w:p>
    <w:p w14:paraId="4CE01F2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offmann, A. A., &amp; Sgrò, C. M. (2011). Climate change and evolutionary adaptation.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70</w:t>
      </w:r>
      <w:r w:rsidRPr="00D227DE">
        <w:rPr>
          <w:rFonts w:ascii="Times New Roman" w:hAnsi="Times New Roman" w:cs="Times New Roman"/>
          <w:sz w:val="24"/>
          <w:szCs w:val="24"/>
        </w:rPr>
        <w:t>(7335), Article 7335. https://doi.org/10.1038/nature09670</w:t>
      </w:r>
    </w:p>
    <w:p w14:paraId="4D1796D2"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2007). Within and between generation phenotypic plasticity in trichome density of Mimulus guttatu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6), 2092–2100. https://doi.org/10.1111/j.1420-9101.2007.01434.x</w:t>
      </w:r>
    </w:p>
    <w:p w14:paraId="1D01E1F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Jander, G., &amp; Agrawal, A. A. (2012). Transgenerational defense induction and epigenetic inheritance in plan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w:t>
      </w:r>
      <w:r w:rsidRPr="00D227DE">
        <w:rPr>
          <w:rFonts w:ascii="Times New Roman" w:hAnsi="Times New Roman" w:cs="Times New Roman"/>
          <w:sz w:val="24"/>
          <w:szCs w:val="24"/>
        </w:rPr>
        <w:t>(11), 618–626. https://doi.org/10.1016/j.tree.2012.07.011</w:t>
      </w:r>
    </w:p>
    <w:p w14:paraId="6C4674E1"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Hoyle, R. B., &amp; Ezard, T. H. G. (2012). The benefits of maternal effects in novel and in stable environments. </w:t>
      </w:r>
      <w:r w:rsidRPr="00D227DE">
        <w:rPr>
          <w:rFonts w:ascii="Times New Roman" w:hAnsi="Times New Roman" w:cs="Times New Roman"/>
          <w:i/>
          <w:iCs/>
          <w:sz w:val="24"/>
          <w:szCs w:val="24"/>
        </w:rPr>
        <w:t>Journal of The Royal Society Interfa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w:t>
      </w:r>
      <w:r w:rsidRPr="00D227DE">
        <w:rPr>
          <w:rFonts w:ascii="Times New Roman" w:hAnsi="Times New Roman" w:cs="Times New Roman"/>
          <w:sz w:val="24"/>
          <w:szCs w:val="24"/>
        </w:rPr>
        <w:t>(75), 2403–2413. https://doi.org/10.1098/rsif.2012.0183</w:t>
      </w:r>
    </w:p>
    <w:p w14:paraId="65FEC5C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J. Marshall, D., &amp; Uller, T. (2007). When is a maternal effect adapti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6</w:t>
      </w:r>
      <w:r w:rsidRPr="00D227DE">
        <w:rPr>
          <w:rFonts w:ascii="Times New Roman" w:hAnsi="Times New Roman" w:cs="Times New Roman"/>
          <w:sz w:val="24"/>
          <w:szCs w:val="24"/>
        </w:rPr>
        <w:t>(12), 1957–1963. https://doi.org/10.1111/j.2007.0030-1299.16203.x</w:t>
      </w:r>
    </w:p>
    <w:p w14:paraId="79F5A49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Jha, P., Norsworthy, J. K., Riley, M. B., &amp; Jr, W. B. (2010). Shade and Plant Location Effects on Germination and Hormone Content of Palmer Amaranth (Amaranthus palmeri) Seed. </w:t>
      </w:r>
      <w:r w:rsidRPr="00D227DE">
        <w:rPr>
          <w:rFonts w:ascii="Times New Roman" w:hAnsi="Times New Roman" w:cs="Times New Roman"/>
          <w:i/>
          <w:iCs/>
          <w:sz w:val="24"/>
          <w:szCs w:val="24"/>
        </w:rPr>
        <w:t>Weed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8</w:t>
      </w:r>
      <w:r w:rsidRPr="00D227DE">
        <w:rPr>
          <w:rFonts w:ascii="Times New Roman" w:hAnsi="Times New Roman" w:cs="Times New Roman"/>
          <w:sz w:val="24"/>
          <w:szCs w:val="24"/>
        </w:rPr>
        <w:t>(1), 16–21. https://doi.org/10.1614/WS-09-059.1</w:t>
      </w:r>
    </w:p>
    <w:p w14:paraId="5FB79A5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Kalandyk, A., Waligórski, P., &amp; Dubert, F. (2017). Role of the maternal effect phenomena in improving water stress tolerance in narrow-leafed lupine (upinus angustifolius). </w:t>
      </w:r>
      <w:r w:rsidRPr="00D227DE">
        <w:rPr>
          <w:rFonts w:ascii="Times New Roman" w:hAnsi="Times New Roman" w:cs="Times New Roman"/>
          <w:i/>
          <w:iCs/>
          <w:sz w:val="24"/>
          <w:szCs w:val="24"/>
        </w:rPr>
        <w:t>Plant Breeding</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6</w:t>
      </w:r>
      <w:r w:rsidRPr="00D227DE">
        <w:rPr>
          <w:rFonts w:ascii="Times New Roman" w:hAnsi="Times New Roman" w:cs="Times New Roman"/>
          <w:sz w:val="24"/>
          <w:szCs w:val="24"/>
        </w:rPr>
        <w:t>(2), 167–173. https://doi.org/10.1111/pbr.12457</w:t>
      </w:r>
    </w:p>
    <w:p w14:paraId="21A87D2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Klein, Z., &amp; Mitchell, R. M. (2023). Seed source environment predicts response to water availability in </w:t>
      </w:r>
      <w:r w:rsidRPr="00D227DE">
        <w:rPr>
          <w:rFonts w:ascii="Times New Roman" w:hAnsi="Times New Roman" w:cs="Times New Roman"/>
          <w:i/>
          <w:iCs/>
          <w:sz w:val="24"/>
          <w:szCs w:val="24"/>
        </w:rPr>
        <w:t>Plantago patagonic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Restoration Ecology</w:t>
      </w:r>
      <w:r w:rsidRPr="00D227DE">
        <w:rPr>
          <w:rFonts w:ascii="Times New Roman" w:hAnsi="Times New Roman" w:cs="Times New Roman"/>
          <w:sz w:val="24"/>
          <w:szCs w:val="24"/>
        </w:rPr>
        <w:t>, 1–11. https://doi.org/10.1111/rec.14002</w:t>
      </w:r>
    </w:p>
    <w:p w14:paraId="57D7206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Kuijper, B., &amp; Hoyle, R. B. (2015). When to rely on maternal effects and when on phenotypic plasticity? </w:t>
      </w:r>
      <w:r w:rsidRPr="00D227DE">
        <w:rPr>
          <w:rFonts w:ascii="Times New Roman" w:hAnsi="Times New Roman" w:cs="Times New Roman"/>
          <w:i/>
          <w:iCs/>
          <w:sz w:val="24"/>
          <w:szCs w:val="24"/>
        </w:rPr>
        <w:t>Evolution; International Journal of Organic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4), 950–968. https://doi.org/10.1111/evo.12635</w:t>
      </w:r>
    </w:p>
    <w:p w14:paraId="73040A2D"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ampei, C., Metz, J., &amp; Tielbörger, K. (2017). Clinal population divergence in an adaptive parental environmental effect that adjusts seed banking.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4</w:t>
      </w:r>
      <w:r w:rsidRPr="00D227DE">
        <w:rPr>
          <w:rFonts w:ascii="Times New Roman" w:hAnsi="Times New Roman" w:cs="Times New Roman"/>
          <w:sz w:val="24"/>
          <w:szCs w:val="24"/>
        </w:rPr>
        <w:t>(3), 1230–1244. https://doi.org/10.1111/nph.14436</w:t>
      </w:r>
    </w:p>
    <w:p w14:paraId="7D0767F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atzel, V., Fischer, M., Groot, M., Gutzat, R., Lampei, C., Ouborg, J., Parepa, M., Schmid, K., Vergeer, P., Zhang, Y., &amp; Bossdorf, O. (2023). Parental environmental effects are common and strong, but unpredictable, in Arabidopsis thaliana.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7</w:t>
      </w:r>
      <w:r w:rsidRPr="00D227DE">
        <w:rPr>
          <w:rFonts w:ascii="Times New Roman" w:hAnsi="Times New Roman" w:cs="Times New Roman"/>
          <w:sz w:val="24"/>
          <w:szCs w:val="24"/>
        </w:rPr>
        <w:t>(3), 1014–1023. https://doi.org/10.1111/nph.18591</w:t>
      </w:r>
    </w:p>
    <w:p w14:paraId="202C661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atzel, V., Janeček, Š., Doležal, J., Klimešová, J., &amp; Bossdorf, O. (2014). Adaptive transgenerational plasticity in the perennial </w:t>
      </w:r>
      <w:r w:rsidRPr="00D227DE">
        <w:rPr>
          <w:rFonts w:ascii="Times New Roman" w:hAnsi="Times New Roman" w:cs="Times New Roman"/>
          <w:i/>
          <w:iCs/>
          <w:sz w:val="24"/>
          <w:szCs w:val="24"/>
        </w:rPr>
        <w:t>Plantago lanceolat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1), 41–46. https://doi.org/10.1111/j.1600-0706.2013.00537.x</w:t>
      </w:r>
    </w:p>
    <w:p w14:paraId="625567D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eimar, O., &amp; McNamara, J. M. (2015). The Evolution of Transgenerational Integration of Information in Heterogeneous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5</w:t>
      </w:r>
      <w:r w:rsidRPr="00D227DE">
        <w:rPr>
          <w:rFonts w:ascii="Times New Roman" w:hAnsi="Times New Roman" w:cs="Times New Roman"/>
          <w:sz w:val="24"/>
          <w:szCs w:val="24"/>
        </w:rPr>
        <w:t>(3), E55–E69. https://doi.org/10.1086/679575</w:t>
      </w:r>
    </w:p>
    <w:p w14:paraId="017D2A4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i, R., Chen, L., Wu, Y., Zhang, R., Baskin, C. C., Baskin, J. M., &amp; Hu, X. (2017). Effects of Cultivar and Maternal Environment on Seed Quality in Vicia sativa.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w:t>
      </w:r>
      <w:r w:rsidRPr="00D227DE">
        <w:rPr>
          <w:rFonts w:ascii="Times New Roman" w:hAnsi="Times New Roman" w:cs="Times New Roman"/>
          <w:sz w:val="24"/>
          <w:szCs w:val="24"/>
        </w:rPr>
        <w:t>, 1411. https://doi.org/10.3389/fpls.2017.01411</w:t>
      </w:r>
    </w:p>
    <w:p w14:paraId="39CC903C"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Louthan, A. M., Doak, D. F., &amp; Angert, A. L. (2015). Where and When do Species Interactions Set Range Limi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0</w:t>
      </w:r>
      <w:r w:rsidRPr="00D227DE">
        <w:rPr>
          <w:rFonts w:ascii="Times New Roman" w:hAnsi="Times New Roman" w:cs="Times New Roman"/>
          <w:sz w:val="24"/>
          <w:szCs w:val="24"/>
        </w:rPr>
        <w:t>(12), 780–792. https://doi.org/10.1016/j.tree.2015.09.011</w:t>
      </w:r>
    </w:p>
    <w:p w14:paraId="77C6137A"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Matesanz, S., Ramos-Muñoz, M., Rubio Teso, M. L., &amp; Iriondo, J. M. (2022). Effects of parental drought on offspring fitness vary among populations of a crop wild relative.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89</w:t>
      </w:r>
      <w:r w:rsidRPr="00D227DE">
        <w:rPr>
          <w:rFonts w:ascii="Times New Roman" w:hAnsi="Times New Roman" w:cs="Times New Roman"/>
          <w:sz w:val="24"/>
          <w:szCs w:val="24"/>
        </w:rPr>
        <w:t>(1981), 20220065. https://doi.org/10.1098/rspb.2022.0065</w:t>
      </w:r>
    </w:p>
    <w:p w14:paraId="04E6382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Mojzes, A., Kalapos, T., &amp; Kröel‑Dulay, G. (2021). Drought in maternal environment boosts offspring performance in a subordinate annual grass. </w:t>
      </w:r>
      <w:r w:rsidRPr="00D227DE">
        <w:rPr>
          <w:rFonts w:ascii="Times New Roman" w:hAnsi="Times New Roman" w:cs="Times New Roman"/>
          <w:i/>
          <w:iCs/>
          <w:sz w:val="24"/>
          <w:szCs w:val="24"/>
        </w:rPr>
        <w:t>Environmental and Experimental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7</w:t>
      </w:r>
      <w:r w:rsidRPr="00D227DE">
        <w:rPr>
          <w:rFonts w:ascii="Times New Roman" w:hAnsi="Times New Roman" w:cs="Times New Roman"/>
          <w:sz w:val="24"/>
          <w:szCs w:val="24"/>
        </w:rPr>
        <w:t>, 104472. https://doi.org/10.1016/j.envexpbot.2021.104472</w:t>
      </w:r>
    </w:p>
    <w:p w14:paraId="0F048A7B"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Mousseau, T. A., &amp; Fox, C. W. (1998). </w:t>
      </w:r>
      <w:r w:rsidRPr="00D227DE">
        <w:rPr>
          <w:rFonts w:ascii="Times New Roman" w:hAnsi="Times New Roman" w:cs="Times New Roman"/>
          <w:i/>
          <w:iCs/>
          <w:sz w:val="24"/>
          <w:szCs w:val="24"/>
        </w:rPr>
        <w:t>Maternal Effects As Adaptations</w:t>
      </w:r>
      <w:r w:rsidRPr="00D227DE">
        <w:rPr>
          <w:rFonts w:ascii="Times New Roman" w:hAnsi="Times New Roman" w:cs="Times New Roman"/>
          <w:sz w:val="24"/>
          <w:szCs w:val="24"/>
        </w:rPr>
        <w:t>. Oxford University Press.</w:t>
      </w:r>
    </w:p>
    <w:p w14:paraId="3C415C83"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Münzbergová, Z., &amp; Hadincová, V. (2017). Transgenerational plasticity as an important mechanism affecting response of clonal species to changing climate.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4), 5236–5247. https://doi.org/10.1002/ece3.3105</w:t>
      </w:r>
    </w:p>
    <w:p w14:paraId="3286E089"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Nicotra, A. B., Atkin, O. K., Bonser, S. P., Davidson, A. M., Finnegan, E. J., Mathesius, U., Poot, P., Purugganan, M. D., Richards, C. L., Valladares, F., &amp; van Kleunen, M. (2010). Plant phenotypic plasticity in a changing climate. </w:t>
      </w:r>
      <w:r w:rsidRPr="00D227DE">
        <w:rPr>
          <w:rFonts w:ascii="Times New Roman" w:hAnsi="Times New Roman" w:cs="Times New Roman"/>
          <w:i/>
          <w:iCs/>
          <w:sz w:val="24"/>
          <w:szCs w:val="24"/>
        </w:rPr>
        <w:t>Trend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12), 684–692. https://doi.org/10.1016/j.tplants.2010.09.008</w:t>
      </w:r>
    </w:p>
    <w:p w14:paraId="7B60C48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Philippi, T. (1993). Bet-Hedging Germination of Desert Annuals: Beyond the First Year.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42</w:t>
      </w:r>
      <w:r w:rsidRPr="00D227DE">
        <w:rPr>
          <w:rFonts w:ascii="Times New Roman" w:hAnsi="Times New Roman" w:cs="Times New Roman"/>
          <w:sz w:val="24"/>
          <w:szCs w:val="24"/>
        </w:rPr>
        <w:t>(3), 474–487. https://doi.org/10.1086/285550</w:t>
      </w:r>
    </w:p>
    <w:p w14:paraId="4A606A4D"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Philippi, T., &amp; Seger, J. (1989). Hedging one’s evolutionary bets, revisited.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w:t>
      </w:r>
      <w:r w:rsidRPr="00D227DE">
        <w:rPr>
          <w:rFonts w:ascii="Times New Roman" w:hAnsi="Times New Roman" w:cs="Times New Roman"/>
          <w:sz w:val="24"/>
          <w:szCs w:val="24"/>
        </w:rPr>
        <w:t>(2), 41–44. https://doi.org/10.1016/0169-5347(89)90138-9</w:t>
      </w:r>
    </w:p>
    <w:p w14:paraId="6FDADE2B"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Primack, R. B., &amp; Kang, H. (1989). Measuring Fitness and Natural Selection in Wild Plant Populations.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Volume 20, 1989), 367–396. https://doi.org/10.1146/annurev.es.20.110189.002055</w:t>
      </w:r>
    </w:p>
    <w:p w14:paraId="3A89FB6D"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Rajjou, L., Gallardo, K., Debeaujon, I., Vandekerckhove, J., Job, C., &amp; Job, D. (2004). The Effect of α-Amanitin on the Arabidopsis Seed Proteome Highlights the Distinct Roles of Stored and Neosynthesized mRNAs during Germination. </w:t>
      </w:r>
      <w:r w:rsidRPr="00D227DE">
        <w:rPr>
          <w:rFonts w:ascii="Times New Roman" w:hAnsi="Times New Roman" w:cs="Times New Roman"/>
          <w:i/>
          <w:iCs/>
          <w:sz w:val="24"/>
          <w:szCs w:val="24"/>
        </w:rPr>
        <w:t>Plant Phys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4), 1598–1613. https://doi.org/10.1104/pp.103.036293</w:t>
      </w:r>
    </w:p>
    <w:p w14:paraId="5A7F5C56"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Ramos-Muñoz, M., Blanco-Sánchez, M., Pías, B., Escudero, A., &amp; Matesanz, S. (2024). Transgenerational plasticity to drought: Contrasting patterns of non-genetic inheritance in two semi-arid Mediterranean shrubs.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1), 101–116. https://doi.org/10.1093/aob/mcae039</w:t>
      </w:r>
    </w:p>
    <w:p w14:paraId="630643FB"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Räsänen, K., &amp; Kruuk, L. E. B. (2007). Maternal effects and evolution at ecological time-scales. </w:t>
      </w:r>
      <w:r w:rsidRPr="00D227DE">
        <w:rPr>
          <w:rFonts w:ascii="Times New Roman" w:hAnsi="Times New Roman" w:cs="Times New Roman"/>
          <w:i/>
          <w:iCs/>
          <w:sz w:val="24"/>
          <w:szCs w:val="24"/>
        </w:rPr>
        <w:t>Functional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w:t>
      </w:r>
      <w:r w:rsidRPr="00D227DE">
        <w:rPr>
          <w:rFonts w:ascii="Times New Roman" w:hAnsi="Times New Roman" w:cs="Times New Roman"/>
          <w:sz w:val="24"/>
          <w:szCs w:val="24"/>
        </w:rPr>
        <w:t>(3), 408–421. https://doi.org/10.1111/j.1365-2435.2007.01246.x</w:t>
      </w:r>
    </w:p>
    <w:p w14:paraId="026ACDE0"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Reed, T. E., Waples, R. S., Schindler, D. E., Hard, J. J., &amp; Kinnison, M. T. (2010). Phenotypic plasticity and population viability: The importance of environmental predictability.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7</w:t>
      </w:r>
      <w:r w:rsidRPr="00D227DE">
        <w:rPr>
          <w:rFonts w:ascii="Times New Roman" w:hAnsi="Times New Roman" w:cs="Times New Roman"/>
          <w:sz w:val="24"/>
          <w:szCs w:val="24"/>
        </w:rPr>
        <w:t>(1699), 3391–3400. https://doi.org/10.1098/rspb.2010.0771</w:t>
      </w:r>
    </w:p>
    <w:p w14:paraId="5668CE1C"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Riginos, C., Veblen, K. E., Thacker, E. T., Gunnell, K. L., &amp; Monaco, T. A. (2023). Resilience and Resistance Framework Predicts Regional Vegetation Responses to Shrub Reduction Treatments in the Sagebrush Ecosystem. </w:t>
      </w:r>
      <w:r w:rsidRPr="00D227DE">
        <w:rPr>
          <w:rFonts w:ascii="Times New Roman" w:hAnsi="Times New Roman" w:cs="Times New Roman"/>
          <w:i/>
          <w:iCs/>
          <w:sz w:val="24"/>
          <w:szCs w:val="24"/>
        </w:rPr>
        <w:t>Rangeland Ecology &amp; Managemen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6</w:t>
      </w:r>
      <w:r w:rsidRPr="00D227DE">
        <w:rPr>
          <w:rFonts w:ascii="Times New Roman" w:hAnsi="Times New Roman" w:cs="Times New Roman"/>
          <w:sz w:val="24"/>
          <w:szCs w:val="24"/>
        </w:rPr>
        <w:t>, 35–43. https://doi.org/10.1016/j.rama.2022.10.008</w:t>
      </w:r>
    </w:p>
    <w:p w14:paraId="0DB7E9CF"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a).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63916850"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b).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5C5BB527"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andner, T. M., van Braak, J. L., &amp; Matthies, D. (2018). Transgenerational plasticity in Silene vulgaris in response to three types of stress. </w:t>
      </w:r>
      <w:r w:rsidRPr="00D227DE">
        <w:rPr>
          <w:rFonts w:ascii="Times New Roman" w:hAnsi="Times New Roman" w:cs="Times New Roman"/>
          <w:i/>
          <w:iCs/>
          <w:sz w:val="24"/>
          <w:szCs w:val="24"/>
        </w:rPr>
        <w:t>Plant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4), 751–758. https://doi.org/10.1111/plb.12721</w:t>
      </w:r>
    </w:p>
    <w:p w14:paraId="45418F2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harma, N., Koul, P., &amp; Koul, A. K. (1992). Reproductive Biology of Plantago: Shift from Cross- to Self-pollination.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1), 7–11. https://doi.org/10.1093/oxfordjournals.aob.a088309</w:t>
      </w:r>
    </w:p>
    <w:p w14:paraId="7F1EB4C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imons, A. M. (2011). Modes of response to environmental change and the elusive empirical evidence for bet hedging.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8</w:t>
      </w:r>
      <w:r w:rsidRPr="00D227DE">
        <w:rPr>
          <w:rFonts w:ascii="Times New Roman" w:hAnsi="Times New Roman" w:cs="Times New Roman"/>
          <w:sz w:val="24"/>
          <w:szCs w:val="24"/>
        </w:rPr>
        <w:t>(1712), 1601–1609. https://doi.org/10.1098/rspb.2011.0176</w:t>
      </w:r>
    </w:p>
    <w:p w14:paraId="5809DA5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latkin, M. (1974). Hedging one’s evolutionary bets.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50</w:t>
      </w:r>
      <w:r w:rsidRPr="00D227DE">
        <w:rPr>
          <w:rFonts w:ascii="Times New Roman" w:hAnsi="Times New Roman" w:cs="Times New Roman"/>
          <w:sz w:val="24"/>
          <w:szCs w:val="24"/>
        </w:rPr>
        <w:t>(5469), 704–705. https://doi.org/10.1038/250704b0</w:t>
      </w:r>
    </w:p>
    <w:p w14:paraId="0D09D6F5"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ong, Y., Zajic, C. J., Hwang, T., Hakkenberg, C. R., &amp; Zhu, K. (2021). Widespread Mismatch Between Phenology and Climate in Human‐Dominated Landscapes. </w:t>
      </w:r>
      <w:r w:rsidRPr="00D227DE">
        <w:rPr>
          <w:rFonts w:ascii="Times New Roman" w:hAnsi="Times New Roman" w:cs="Times New Roman"/>
          <w:i/>
          <w:iCs/>
          <w:sz w:val="24"/>
          <w:szCs w:val="24"/>
        </w:rPr>
        <w:t>AGU Adva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4). https://doi.org/10.1029/2021AV000431</w:t>
      </w:r>
    </w:p>
    <w:p w14:paraId="4D8833F1"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pinoni, J., Barbosa, P., De Jager, A., McCormick, N., Naumann, G., Vogt, J. V., Magni, D., Masante, D., &amp; Mazzeschi, M. (2019). A new global database of meteorological drought </w:t>
      </w:r>
      <w:r w:rsidRPr="00D227DE">
        <w:rPr>
          <w:rFonts w:ascii="Times New Roman" w:hAnsi="Times New Roman" w:cs="Times New Roman"/>
          <w:sz w:val="24"/>
          <w:szCs w:val="24"/>
        </w:rPr>
        <w:lastRenderedPageBreak/>
        <w:t xml:space="preserve">events from 1951 to 2016. </w:t>
      </w:r>
      <w:r w:rsidRPr="00D227DE">
        <w:rPr>
          <w:rFonts w:ascii="Times New Roman" w:hAnsi="Times New Roman" w:cs="Times New Roman"/>
          <w:i/>
          <w:iCs/>
          <w:sz w:val="24"/>
          <w:szCs w:val="24"/>
        </w:rPr>
        <w:t>Journal of Hydrology: Regional Studi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 100593. https://doi.org/10.1016/j.ejrh.2019.100593</w:t>
      </w:r>
    </w:p>
    <w:p w14:paraId="7D3D9491"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1987). Evolutionary Implications of Phenotypic Plasticity in Plants. In M. K. Hecht, B. Wallace, &amp; G. T. Prance (Eds.), </w:t>
      </w:r>
      <w:r w:rsidRPr="00D227DE">
        <w:rPr>
          <w:rFonts w:ascii="Times New Roman" w:hAnsi="Times New Roman" w:cs="Times New Roman"/>
          <w:i/>
          <w:iCs/>
          <w:sz w:val="24"/>
          <w:szCs w:val="24"/>
        </w:rPr>
        <w:t>Evolutionary Biology</w:t>
      </w:r>
      <w:r w:rsidRPr="00D227DE">
        <w:rPr>
          <w:rFonts w:ascii="Times New Roman" w:hAnsi="Times New Roman" w:cs="Times New Roman"/>
          <w:sz w:val="24"/>
          <w:szCs w:val="24"/>
        </w:rPr>
        <w:t xml:space="preserve"> (pp. 127–178). Springer US. https://doi.org/10.1007/978-1-4615-6986-2_7</w:t>
      </w:r>
    </w:p>
    <w:p w14:paraId="3E796DB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Barton, K., &amp; Wilczek, A. M. (2009). Contrasting patterns of transgenerational plasticity in ecologically distinct congener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0</w:t>
      </w:r>
      <w:r w:rsidRPr="00D227DE">
        <w:rPr>
          <w:rFonts w:ascii="Times New Roman" w:hAnsi="Times New Roman" w:cs="Times New Roman"/>
          <w:sz w:val="24"/>
          <w:szCs w:val="24"/>
        </w:rPr>
        <w:t>(7), 1831–1839. https://doi.org/10.1890/08-1064.1</w:t>
      </w:r>
    </w:p>
    <w:p w14:paraId="53730D06"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Uller, T. (2008). Developmental plasticity and the evolution of parental effec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8), 432–438. https://doi.org/10.1016/j.tree.2008.04.005</w:t>
      </w:r>
    </w:p>
    <w:p w14:paraId="7FC78F92"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Uller, T., Nakagawa, S., &amp; English, S. (2013). Weak evidence for anticipatory parental effects in plants and animal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6</w:t>
      </w:r>
      <w:r w:rsidRPr="00D227DE">
        <w:rPr>
          <w:rFonts w:ascii="Times New Roman" w:hAnsi="Times New Roman" w:cs="Times New Roman"/>
          <w:sz w:val="24"/>
          <w:szCs w:val="24"/>
        </w:rPr>
        <w:t>(10), 2161–2170. https://doi.org/10.1111/jeb.12212</w:t>
      </w:r>
    </w:p>
    <w:p w14:paraId="25DBBF90"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Valladares, F., Sanchez-Gomez, D., &amp; Zavala, M. A. (2006). Quantitative Estimation of Phenotypic Plasticity: Bridging the Gap between the Evolutionary Concept and Its Ecological Applications. </w:t>
      </w:r>
      <w:r w:rsidRPr="00D227DE">
        <w:rPr>
          <w:rFonts w:ascii="Times New Roman" w:hAnsi="Times New Roman" w:cs="Times New Roman"/>
          <w:i/>
          <w:iCs/>
          <w:sz w:val="24"/>
          <w:szCs w:val="24"/>
        </w:rPr>
        <w:t>Journal of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4</w:t>
      </w:r>
      <w:r w:rsidRPr="00D227DE">
        <w:rPr>
          <w:rFonts w:ascii="Times New Roman" w:hAnsi="Times New Roman" w:cs="Times New Roman"/>
          <w:sz w:val="24"/>
          <w:szCs w:val="24"/>
        </w:rPr>
        <w:t>(6), 1103–1116.</w:t>
      </w:r>
    </w:p>
    <w:p w14:paraId="7A50C3F6"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2007). BET HEDGING IN A GUILD OF DESERT ANNUAL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8</w:t>
      </w:r>
      <w:r w:rsidRPr="00D227DE">
        <w:rPr>
          <w:rFonts w:ascii="Times New Roman" w:hAnsi="Times New Roman" w:cs="Times New Roman"/>
          <w:sz w:val="24"/>
          <w:szCs w:val="24"/>
        </w:rPr>
        <w:t>(5), 1086–1090. https://doi.org/10.1890/06-1495</w:t>
      </w:r>
    </w:p>
    <w:p w14:paraId="077AAD9B"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amp; Brown, J. S. (1988). The Selective Interactions of Dispersal, Dormancy, and Seed Size as Adaptations for Reducing Risk in Variable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1</w:t>
      </w:r>
      <w:r w:rsidRPr="00D227DE">
        <w:rPr>
          <w:rFonts w:ascii="Times New Roman" w:hAnsi="Times New Roman" w:cs="Times New Roman"/>
          <w:sz w:val="24"/>
          <w:szCs w:val="24"/>
        </w:rPr>
        <w:t>(3), 360–384. https://doi.org/10.1086/284795</w:t>
      </w:r>
    </w:p>
    <w:p w14:paraId="0862C2B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Volaire, F. (2018). A unified framework of plant adaptive strategies to drought: Crossing scales and disciplines.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7), 2929–2938. https://doi.org/10.1111/gcb.14062</w:t>
      </w:r>
    </w:p>
    <w:p w14:paraId="4FD5A5AD"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Wadgymar, S. M., Mactavish, R. M., &amp; Anderson, J. T. (2018). Transgenerational and Within-Generation Plasticity in Response to Climate Change: Insights from a Manipulative Field Experiment across an Elevational Gradient.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2</w:t>
      </w:r>
      <w:r w:rsidRPr="00D227DE">
        <w:rPr>
          <w:rFonts w:ascii="Times New Roman" w:hAnsi="Times New Roman" w:cs="Times New Roman"/>
          <w:sz w:val="24"/>
          <w:szCs w:val="24"/>
        </w:rPr>
        <w:t>(6), 698–714. https://doi.org/10.1086/700097</w:t>
      </w:r>
    </w:p>
    <w:p w14:paraId="5241AF98"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Westoby, M. (1998). A leaf-height-seed (LHS) plant ecology strategy scheme. </w:t>
      </w:r>
      <w:r w:rsidRPr="00D227DE">
        <w:rPr>
          <w:rFonts w:ascii="Times New Roman" w:hAnsi="Times New Roman" w:cs="Times New Roman"/>
          <w:i/>
          <w:iCs/>
          <w:sz w:val="24"/>
          <w:szCs w:val="24"/>
        </w:rPr>
        <w:t>Plant and Soi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9</w:t>
      </w:r>
      <w:r w:rsidRPr="00D227DE">
        <w:rPr>
          <w:rFonts w:ascii="Times New Roman" w:hAnsi="Times New Roman" w:cs="Times New Roman"/>
          <w:sz w:val="24"/>
          <w:szCs w:val="24"/>
        </w:rPr>
        <w:t>(2), 213–227. https://doi.org/10.1023/A:1004327224729</w:t>
      </w:r>
    </w:p>
    <w:p w14:paraId="3CFA3A9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Wood, T. E., Doherty, K., &amp; Padgett, W. (2015). Development of Native Plant Materials for Restoration and Rehabilitation of Colorado Plateau Ecosystems. </w:t>
      </w:r>
      <w:r w:rsidRPr="00D227DE">
        <w:rPr>
          <w:rFonts w:ascii="Times New Roman" w:hAnsi="Times New Roman" w:cs="Times New Roman"/>
          <w:i/>
          <w:iCs/>
          <w:sz w:val="24"/>
          <w:szCs w:val="24"/>
        </w:rPr>
        <w:t>Natural Areas Journa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5</w:t>
      </w:r>
      <w:r w:rsidRPr="00D227DE">
        <w:rPr>
          <w:rFonts w:ascii="Times New Roman" w:hAnsi="Times New Roman" w:cs="Times New Roman"/>
          <w:sz w:val="24"/>
          <w:szCs w:val="24"/>
        </w:rPr>
        <w:t>(1), 134–150. https://doi.org/10.3375/043.035.0117</w:t>
      </w:r>
    </w:p>
    <w:p w14:paraId="66A609DE"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28</w:t>
      </w:r>
      <w:r w:rsidRPr="00D227DE">
        <w:rPr>
          <w:rFonts w:ascii="Times New Roman" w:hAnsi="Times New Roman" w:cs="Times New Roman"/>
          <w:sz w:val="24"/>
          <w:szCs w:val="24"/>
        </w:rPr>
        <w:t>(6985), 821–827. https://doi.org/10.1038/nature02403</w:t>
      </w:r>
    </w:p>
    <w:p w14:paraId="0AD57C24" w14:textId="77777777" w:rsidR="00D227DE" w:rsidRPr="00D227DE" w:rsidRDefault="00D227DE"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t xml:space="preserve">Yin, J., Zhou, M., Lin, Z., Li, Q. Q., &amp; Zhang, Y.-Y. (2019). Transgenerational effects benefit offspring across diverse environments: A meta-analysis in plants and animal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11), 1976–1986. https://doi.org/10.1111/ele.13373</w:t>
      </w:r>
    </w:p>
    <w:p w14:paraId="6C10E6D0" w14:textId="3B083989" w:rsidR="00051FE8" w:rsidRPr="00D227DE" w:rsidRDefault="00051FE8" w:rsidP="00D227DE">
      <w:pPr>
        <w:pStyle w:val="Bibliography"/>
        <w:spacing w:line="240" w:lineRule="auto"/>
        <w:rPr>
          <w:rFonts w:ascii="Times New Roman" w:hAnsi="Times New Roman" w:cs="Times New Roman"/>
          <w:sz w:val="24"/>
          <w:szCs w:val="24"/>
        </w:rPr>
      </w:pPr>
      <w:r w:rsidRPr="00D227DE">
        <w:rPr>
          <w:rFonts w:ascii="Times New Roman" w:hAnsi="Times New Roman" w:cs="Times New Roman"/>
          <w:sz w:val="24"/>
          <w:szCs w:val="24"/>
        </w:rPr>
        <w:fldChar w:fldCharType="end"/>
      </w:r>
    </w:p>
    <w:p w14:paraId="0C422535" w14:textId="77777777" w:rsidR="00051FE8" w:rsidRPr="00D227DE" w:rsidRDefault="00051FE8" w:rsidP="00D227DE">
      <w:pPr>
        <w:rPr>
          <w:b/>
          <w:bCs/>
        </w:rPr>
      </w:pPr>
      <w:r w:rsidRPr="00D227DE">
        <w:rPr>
          <w:b/>
          <w:bCs/>
        </w:rPr>
        <w:br w:type="page"/>
      </w:r>
    </w:p>
    <w:p w14:paraId="347C0E6B" w14:textId="6D706791" w:rsidR="00051FE8" w:rsidRPr="00D227DE" w:rsidRDefault="00051FE8" w:rsidP="00D227DE">
      <w:pPr>
        <w:rPr>
          <w:b/>
          <w:bCs/>
        </w:rPr>
      </w:pPr>
      <w:r w:rsidRPr="00D227DE">
        <w:rPr>
          <w:b/>
          <w:bCs/>
        </w:rPr>
        <w:lastRenderedPageBreak/>
        <w:t>TO ADD IN AT END:</w:t>
      </w:r>
    </w:p>
    <w:p w14:paraId="1641FA5D" w14:textId="77777777" w:rsidR="00051FE8" w:rsidRPr="00D227DE" w:rsidRDefault="00051FE8" w:rsidP="00D227DE">
      <w:proofErr w:type="spellStart"/>
      <w:r w:rsidRPr="00D227DE">
        <w:t>SEINet</w:t>
      </w:r>
      <w:proofErr w:type="spellEnd"/>
      <w:r w:rsidRPr="00D227DE">
        <w:t xml:space="preserve"> Portal Network. 2024. http/</w:t>
      </w:r>
      <w:proofErr w:type="gramStart"/>
      <w:r w:rsidRPr="00D227DE">
        <w:t>/:swbiodiversity.org/</w:t>
      </w:r>
      <w:proofErr w:type="spellStart"/>
      <w:r w:rsidRPr="00D227DE">
        <w:t>seinet</w:t>
      </w:r>
      <w:proofErr w:type="spellEnd"/>
      <w:r w:rsidRPr="00D227DE">
        <w:t>/</w:t>
      </w:r>
      <w:proofErr w:type="spellStart"/>
      <w:r w:rsidRPr="00D227DE">
        <w:t>index.php</w:t>
      </w:r>
      <w:proofErr w:type="spellEnd"/>
      <w:proofErr w:type="gramEnd"/>
      <w:r w:rsidRPr="00D227DE">
        <w:t>. Accessed on August 22, 2024.</w:t>
      </w:r>
    </w:p>
    <w:p w14:paraId="7C2E6CF1" w14:textId="77777777" w:rsidR="00051FE8" w:rsidRPr="00D227DE" w:rsidRDefault="00051FE8" w:rsidP="00D227DE"/>
    <w:p w14:paraId="1C164B5F" w14:textId="77777777" w:rsidR="00051FE8" w:rsidRPr="00D227DE" w:rsidRDefault="00051FE8" w:rsidP="00D227DE">
      <w:r w:rsidRPr="00D227DE">
        <w:t xml:space="preserve">Stuewe &amp; Sons. 2024. Tangent, OR, USA. Accessed on August 22, 2024. </w:t>
      </w:r>
    </w:p>
    <w:p w14:paraId="1E562BB1" w14:textId="77777777" w:rsidR="00051FE8" w:rsidRPr="00D227DE" w:rsidRDefault="00051FE8" w:rsidP="00D227DE">
      <w:r w:rsidRPr="00D227DE">
        <w:t>PRISM Climate Group, Oregon State University, https://prism.oregonstate.edu, data created on Feb 4, 2022.</w:t>
      </w:r>
    </w:p>
    <w:p w14:paraId="6AD6F745" w14:textId="77777777" w:rsidR="00051FE8" w:rsidRPr="00D227DE" w:rsidRDefault="00051FE8" w:rsidP="00D227DE"/>
    <w:p w14:paraId="47FB05B2" w14:textId="0D32749C" w:rsidR="00051FE8" w:rsidRPr="00D227DE" w:rsidRDefault="00051FE8" w:rsidP="00D227DE">
      <w:r w:rsidRPr="00D227DE">
        <w:t xml:space="preserve">R Core Team (2023). </w:t>
      </w:r>
      <w:r w:rsidRPr="00D227DE">
        <w:rPr>
          <w:i/>
          <w:iCs/>
        </w:rPr>
        <w:t>R: A Language and Environment for Statistical Computing</w:t>
      </w:r>
      <w:r w:rsidRPr="00D227DE">
        <w:t xml:space="preserve">. R Foundation for Statistical Computing, Vienna, Austria. </w:t>
      </w:r>
      <w:hyperlink r:id="rId70" w:history="1">
        <w:r w:rsidRPr="00D227DE">
          <w:rPr>
            <w:rStyle w:val="Hyperlink"/>
          </w:rPr>
          <w:t>https://www.R-project.org/</w:t>
        </w:r>
      </w:hyperlink>
      <w:r w:rsidRPr="00D227DE">
        <w:t>. R version 4.3.1 (2023-06-16).</w:t>
      </w:r>
    </w:p>
    <w:p w14:paraId="041651E3" w14:textId="77777777" w:rsidR="00051FE8" w:rsidRPr="00D227DE" w:rsidRDefault="00051FE8" w:rsidP="00D227DE"/>
    <w:p w14:paraId="67502B3C" w14:textId="77777777" w:rsidR="00051FE8" w:rsidRPr="00D227DE" w:rsidRDefault="00051FE8" w:rsidP="00D227DE">
      <w:r w:rsidRPr="00D227DE">
        <w:t xml:space="preserve">Douglas Bates, Martin </w:t>
      </w:r>
      <w:proofErr w:type="spellStart"/>
      <w:r w:rsidRPr="00D227DE">
        <w:t>Maechler</w:t>
      </w:r>
      <w:proofErr w:type="spellEnd"/>
      <w:r w:rsidRPr="00D227DE">
        <w:t>, Ben Bolker, Steve Walker (2015). Fitting Linear Mixed-Effects Models Using lme4. Journal of Statistical Software, 67(1), 1-48. doi:10.18637/</w:t>
      </w:r>
      <w:proofErr w:type="gramStart"/>
      <w:r w:rsidRPr="00D227DE">
        <w:t>jss.v067.i</w:t>
      </w:r>
      <w:proofErr w:type="gramEnd"/>
      <w:r w:rsidRPr="00D227DE">
        <w:t>01.</w:t>
      </w:r>
    </w:p>
    <w:p w14:paraId="0997785D" w14:textId="77777777" w:rsidR="00051FE8" w:rsidRPr="00D227DE" w:rsidRDefault="00051FE8" w:rsidP="00D227DE"/>
    <w:p w14:paraId="12F139EA" w14:textId="77777777" w:rsidR="00051FE8" w:rsidRPr="00D227DE" w:rsidRDefault="00051FE8" w:rsidP="00D227DE">
      <w:proofErr w:type="spellStart"/>
      <w:r w:rsidRPr="00D227DE">
        <w:t>Bartoń</w:t>
      </w:r>
      <w:proofErr w:type="spellEnd"/>
      <w:r w:rsidRPr="00D227DE">
        <w:t xml:space="preserve"> K (2023). </w:t>
      </w:r>
      <w:proofErr w:type="spellStart"/>
      <w:r w:rsidRPr="00D227DE">
        <w:t>MuMIn</w:t>
      </w:r>
      <w:proofErr w:type="spellEnd"/>
      <w:r w:rsidRPr="00D227DE">
        <w:t>: Multi-Model Inference. R package version 1.47.5, &lt;https://CRAN.R-project.org/package=MuMIn&gt;.</w:t>
      </w:r>
    </w:p>
    <w:p w14:paraId="4B478D57" w14:textId="77777777" w:rsidR="00051FE8" w:rsidRPr="00D227DE" w:rsidRDefault="00051FE8" w:rsidP="00D227DE"/>
    <w:p w14:paraId="13061973" w14:textId="77777777" w:rsidR="00051FE8" w:rsidRPr="00D227DE" w:rsidRDefault="00051FE8" w:rsidP="00D227DE">
      <w:proofErr w:type="spellStart"/>
      <w:r w:rsidRPr="00D227DE">
        <w:t>Ameztegui</w:t>
      </w:r>
      <w:proofErr w:type="spellEnd"/>
      <w:r w:rsidRPr="00D227DE">
        <w:t>, A (2017) Plasticity: An R package to determine several plasticity indices. GitHub repository, </w:t>
      </w:r>
      <w:hyperlink r:id="rId71" w:history="1">
        <w:r w:rsidRPr="00D227DE">
          <w:rPr>
            <w:rStyle w:val="Hyperlink"/>
          </w:rPr>
          <w:t>https://github.com/ameztegui/Plasticity</w:t>
        </w:r>
      </w:hyperlink>
    </w:p>
    <w:p w14:paraId="6C0B1842" w14:textId="77777777" w:rsidR="00051FE8" w:rsidRPr="00D227DE" w:rsidRDefault="00051FE8" w:rsidP="00D227DE"/>
    <w:p w14:paraId="00AE80C2" w14:textId="77777777" w:rsidR="00051FE8" w:rsidRPr="00D227DE" w:rsidRDefault="00051FE8" w:rsidP="00D227DE">
      <w:r w:rsidRPr="00D227DE">
        <w:t xml:space="preserve">Mollie E. Brooks, Kasper Kristensen, Koen J. van Benthem, Arni Magnusson, Casper W. Berg, Anders Nielsen, Hans J. Skaug, Martin </w:t>
      </w:r>
      <w:proofErr w:type="spellStart"/>
      <w:r w:rsidRPr="00D227DE">
        <w:t>Maechler</w:t>
      </w:r>
      <w:proofErr w:type="spellEnd"/>
      <w:r w:rsidRPr="00D227DE">
        <w:t xml:space="preserve"> and Benjamin M. Bolker (2017). </w:t>
      </w:r>
      <w:proofErr w:type="spellStart"/>
      <w:r w:rsidRPr="00D227DE">
        <w:t>glmmTMB</w:t>
      </w:r>
      <w:proofErr w:type="spellEnd"/>
      <w:r w:rsidRPr="00D227DE">
        <w:t xml:space="preserve"> Balances Speed and Flexibility Among Packages for Zero-inflated Generalized Linear Mixed Modeling. The R Journal, 9(2), 378-400. </w:t>
      </w:r>
      <w:proofErr w:type="spellStart"/>
      <w:r w:rsidRPr="00D227DE">
        <w:t>doi</w:t>
      </w:r>
      <w:proofErr w:type="spellEnd"/>
      <w:r w:rsidRPr="00D227DE">
        <w:t>: 10.32614/RJ-2017-066.</w:t>
      </w:r>
    </w:p>
    <w:p w14:paraId="418E51CB" w14:textId="77777777" w:rsidR="00051FE8" w:rsidRPr="00D227DE" w:rsidRDefault="00051FE8" w:rsidP="00D227DE"/>
    <w:p w14:paraId="0BE49EE2" w14:textId="77777777" w:rsidR="00051FE8" w:rsidRPr="00D227DE" w:rsidRDefault="00051FE8" w:rsidP="00D227DE">
      <w:pPr>
        <w:rPr>
          <w:lang w:val="fr-FR"/>
        </w:rPr>
      </w:pPr>
      <w:r w:rsidRPr="00D227DE">
        <w:t>Lenth R (2024). _</w:t>
      </w:r>
      <w:proofErr w:type="spellStart"/>
      <w:r w:rsidRPr="00D227DE">
        <w:t>emmeans</w:t>
      </w:r>
      <w:proofErr w:type="spellEnd"/>
      <w:r w:rsidRPr="00D227DE">
        <w:t xml:space="preserve">: Estimated Marginal Means, aka Least-Squares Means_. </w:t>
      </w:r>
      <w:r w:rsidRPr="00D227DE">
        <w:rPr>
          <w:lang w:val="fr-FR"/>
        </w:rPr>
        <w:t>R package version 1.10.5, &lt;https://CRAN.R-project.org/package=emmeans&gt;.</w:t>
      </w:r>
    </w:p>
    <w:p w14:paraId="5CB003A4" w14:textId="77777777" w:rsidR="00051FE8" w:rsidRPr="00D227DE" w:rsidRDefault="00051FE8" w:rsidP="00D227DE"/>
    <w:p w14:paraId="1BC5AEC2" w14:textId="77777777" w:rsidR="00660B24" w:rsidRDefault="007E70B7" w:rsidP="00AB35B1">
      <w:r w:rsidRPr="00D227DE">
        <w:t xml:space="preserve">Koller, D. (1972). “Environmental control of seed germination,” in </w:t>
      </w:r>
      <w:r w:rsidRPr="00D227DE">
        <w:rPr>
          <w:i/>
          <w:iCs/>
        </w:rPr>
        <w:t>Seed Biology</w:t>
      </w:r>
      <w:r w:rsidRPr="00D227DE">
        <w:t>, ed. T. T. Kozlowski (New York: Academic Press), 2–102.</w:t>
      </w:r>
    </w:p>
    <w:p w14:paraId="2FF6830D" w14:textId="77777777" w:rsidR="00660B24" w:rsidRDefault="00660B24" w:rsidP="00AB35B1"/>
    <w:p w14:paraId="3FB662B2" w14:textId="77777777" w:rsidR="00660B24" w:rsidRDefault="00660B24" w:rsidP="00AB35B1"/>
    <w:p w14:paraId="01A2C7DD" w14:textId="77777777" w:rsidR="00660B24" w:rsidRDefault="00660B24" w:rsidP="00AB35B1"/>
    <w:p w14:paraId="7659A0AC" w14:textId="20A1440A" w:rsidR="00284CA5" w:rsidRDefault="00284CA5">
      <w:r>
        <w:br w:type="page"/>
      </w:r>
    </w:p>
    <w:p w14:paraId="49F83DF3" w14:textId="45B12832" w:rsidR="00284CA5" w:rsidRDefault="00284CA5" w:rsidP="00284CA5">
      <w:pPr>
        <w:pStyle w:val="Heading2"/>
      </w:pPr>
      <w:r>
        <w:lastRenderedPageBreak/>
        <w:t>TABLES</w:t>
      </w:r>
    </w:p>
    <w:p w14:paraId="62B3CB4E" w14:textId="77E29197" w:rsidR="00284CA5" w:rsidRPr="009573A1" w:rsidRDefault="00284CA5" w:rsidP="00284CA5">
      <w:pPr>
        <w:rPr>
          <w:rFonts w:eastAsia="Aptos"/>
          <w:kern w:val="2"/>
          <w14:ligatures w14:val="standardContextual"/>
        </w:rPr>
      </w:pPr>
      <w:r w:rsidRPr="009573A1">
        <w:rPr>
          <w:b/>
          <w:bCs/>
        </w:rPr>
        <w:t>Table 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t xml:space="preserve">0.05 &lt; </w:t>
      </w:r>
      <w:r w:rsidRPr="001923EB">
        <w:rPr>
          <w:i/>
          <w:iCs/>
          <w:vertAlign w:val="superscript"/>
        </w:rPr>
        <w:t>#</w:t>
      </w:r>
      <w:r>
        <w:rPr>
          <w:i/>
          <w:iCs/>
        </w:rPr>
        <w:t>P</w:t>
      </w:r>
      <w:r w:rsidRPr="009573A1">
        <w:t xml:space="preserve"> </w:t>
      </w:r>
      <w:r>
        <w:t xml:space="preserve">&lt; </w:t>
      </w:r>
      <w:r w:rsidRPr="009573A1">
        <w:t>0.1; *</w:t>
      </w:r>
      <w:r>
        <w:t>P</w:t>
      </w:r>
      <w:r w:rsidRPr="009573A1">
        <w:t xml:space="preserve"> &lt; 0.05; **</w:t>
      </w:r>
      <w:r>
        <w:t>P</w:t>
      </w:r>
      <w:r w:rsidRPr="009573A1">
        <w:t xml:space="preserve"> &lt; 0.01; ***</w:t>
      </w:r>
      <w:r>
        <w:t>P</w:t>
      </w:r>
      <w:r w:rsidRPr="009573A1">
        <w:t xml:space="preserve"> &lt; 0.001. Signiﬁcant terms are shown in bold; terms in italics are marginally signiﬁcant. </w:t>
      </w:r>
      <w:r w:rsidRPr="009573A1">
        <w:rPr>
          <w:rFonts w:eastAsia="Aptos"/>
          <w:kern w:val="2"/>
          <w14:ligatures w14:val="standardContextual"/>
        </w:rPr>
        <w:t>F-statistic (linear models) or Chi-squared statistic (generalized linear models),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268B6413" w14:textId="77777777" w:rsidR="00284CA5" w:rsidRPr="002740EF" w:rsidRDefault="00284CA5" w:rsidP="00284CA5">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284CA5" w:rsidRPr="00CF547B" w14:paraId="0D6D907F" w14:textId="77777777" w:rsidTr="00DA7C84">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C8B0697" w14:textId="77777777" w:rsidR="00284CA5" w:rsidRPr="00CF547B" w:rsidRDefault="00284CA5" w:rsidP="00DA7C84">
            <w:pPr>
              <w:jc w:val="center"/>
              <w:rPr>
                <w:color w:val="000000"/>
                <w:sz w:val="18"/>
                <w:szCs w:val="18"/>
              </w:rPr>
            </w:pPr>
          </w:p>
        </w:tc>
        <w:tc>
          <w:tcPr>
            <w:tcW w:w="1584" w:type="dxa"/>
            <w:tcBorders>
              <w:top w:val="single" w:sz="4" w:space="0" w:color="auto"/>
              <w:left w:val="nil"/>
              <w:bottom w:val="single" w:sz="4" w:space="0" w:color="auto"/>
              <w:right w:val="single" w:sz="4" w:space="0" w:color="auto"/>
            </w:tcBorders>
            <w:vAlign w:val="center"/>
            <w:hideMark/>
          </w:tcPr>
          <w:p w14:paraId="0C88B8F5" w14:textId="77777777" w:rsidR="00284CA5" w:rsidRPr="00CF547B" w:rsidRDefault="00284CA5"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742C4A45" w14:textId="77777777" w:rsidR="00284CA5" w:rsidRPr="00CF547B" w:rsidRDefault="00284CA5"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622A2CE7" w14:textId="77777777" w:rsidR="00284CA5" w:rsidRPr="00CF547B" w:rsidRDefault="00284CA5" w:rsidP="00DA7C84">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07099315"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155C3518"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284CA5" w:rsidRPr="00CF547B" w14:paraId="3277530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F4D0325" w14:textId="77777777" w:rsidR="00284CA5" w:rsidRPr="00CF547B" w:rsidRDefault="00284CA5"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087E8653"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F3D67F"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D78B6C1"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07E440"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C58CB"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4831E9B"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B8902E" w14:textId="77777777" w:rsidR="00284CA5" w:rsidRPr="00CF547B" w:rsidRDefault="00284CA5"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117FF261" w14:textId="77777777" w:rsidR="00284CA5" w:rsidRPr="00CF547B" w:rsidRDefault="00284CA5" w:rsidP="00DA7C84">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74823985" w14:textId="77777777" w:rsidR="00284CA5" w:rsidRPr="00CF547B" w:rsidRDefault="00284CA5" w:rsidP="00DA7C84">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42E58BB1" w14:textId="77777777" w:rsidR="00284CA5" w:rsidRPr="00CF547B" w:rsidRDefault="00284CA5" w:rsidP="00DA7C84">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7B2CE02F" w14:textId="77777777" w:rsidR="00284CA5" w:rsidRPr="00CF547B" w:rsidRDefault="00284CA5" w:rsidP="00DA7C84">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03A177F2" w14:textId="77777777" w:rsidR="00284CA5" w:rsidRPr="00CF547B" w:rsidRDefault="00284CA5" w:rsidP="00DA7C84">
            <w:pPr>
              <w:jc w:val="center"/>
              <w:rPr>
                <w:color w:val="000000"/>
                <w:sz w:val="18"/>
                <w:szCs w:val="18"/>
              </w:rPr>
            </w:pPr>
            <w:r w:rsidRPr="00CF547B">
              <w:rPr>
                <w:color w:val="000000"/>
                <w:sz w:val="18"/>
                <w:szCs w:val="18"/>
              </w:rPr>
              <w:t>0.163</w:t>
            </w:r>
          </w:p>
        </w:tc>
      </w:tr>
      <w:tr w:rsidR="00284CA5" w:rsidRPr="00CF547B" w14:paraId="6315E35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53A1A25" w14:textId="77777777" w:rsidR="00284CA5" w:rsidRPr="00CF547B" w:rsidRDefault="00284CA5"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7109BE40" w14:textId="77777777" w:rsidR="00284CA5" w:rsidRPr="00CF547B" w:rsidRDefault="00284CA5" w:rsidP="00DA7C84">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1DD4A206" w14:textId="77777777" w:rsidR="00284CA5" w:rsidRPr="00CF547B" w:rsidRDefault="00284CA5" w:rsidP="00DA7C84">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015894EE" w14:textId="77777777" w:rsidR="00284CA5" w:rsidRPr="00CF547B" w:rsidRDefault="00284CA5" w:rsidP="00DA7C84">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3E560C48" w14:textId="77777777" w:rsidR="00284CA5" w:rsidRPr="00CF547B" w:rsidRDefault="00284CA5" w:rsidP="00DA7C84">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06220B3D" w14:textId="77777777" w:rsidR="00284CA5" w:rsidRPr="00CF547B" w:rsidRDefault="00284CA5" w:rsidP="00DA7C84">
            <w:pPr>
              <w:jc w:val="center"/>
              <w:rPr>
                <w:color w:val="000000"/>
                <w:sz w:val="18"/>
                <w:szCs w:val="18"/>
              </w:rPr>
            </w:pPr>
            <w:r w:rsidRPr="00CF547B">
              <w:rPr>
                <w:color w:val="000000"/>
                <w:sz w:val="18"/>
                <w:szCs w:val="18"/>
              </w:rPr>
              <w:t>0.421</w:t>
            </w:r>
          </w:p>
        </w:tc>
      </w:tr>
      <w:tr w:rsidR="00284CA5" w:rsidRPr="00CF547B" w14:paraId="7CDFEAC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59C0A6E6" w14:textId="77777777" w:rsidR="00284CA5" w:rsidRPr="00CF547B" w:rsidRDefault="00284CA5"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ECFBB44" w14:textId="77777777" w:rsidR="00284CA5" w:rsidRPr="00CF547B" w:rsidRDefault="00284CA5" w:rsidP="00DA7C84">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12500742" w14:textId="77777777" w:rsidR="00284CA5" w:rsidRPr="00CF547B" w:rsidRDefault="00284CA5" w:rsidP="00DA7C84">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23332381" w14:textId="77777777" w:rsidR="00284CA5" w:rsidRPr="00CF547B" w:rsidRDefault="00284CA5" w:rsidP="00DA7C84">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7BE5CC00" w14:textId="77777777" w:rsidR="00284CA5" w:rsidRPr="00CF547B" w:rsidRDefault="00284CA5" w:rsidP="00DA7C84">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39D0086C" w14:textId="77777777" w:rsidR="00284CA5" w:rsidRPr="00CF547B" w:rsidRDefault="00284CA5" w:rsidP="00DA7C84">
            <w:pPr>
              <w:jc w:val="center"/>
              <w:rPr>
                <w:color w:val="000000"/>
                <w:sz w:val="18"/>
                <w:szCs w:val="18"/>
              </w:rPr>
            </w:pPr>
            <w:r w:rsidRPr="00CF547B">
              <w:rPr>
                <w:color w:val="000000"/>
                <w:sz w:val="18"/>
                <w:szCs w:val="18"/>
              </w:rPr>
              <w:t>0.287</w:t>
            </w:r>
          </w:p>
        </w:tc>
      </w:tr>
      <w:tr w:rsidR="00284CA5" w:rsidRPr="00CF547B" w14:paraId="270F136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53EC270" w14:textId="77777777" w:rsidR="00284CA5" w:rsidRPr="00CF547B" w:rsidRDefault="00284CA5"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43B61CFA"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3C8277F0" w14:textId="77777777" w:rsidR="00284CA5" w:rsidRPr="00CF547B" w:rsidRDefault="00284CA5" w:rsidP="00DA7C84">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74401936"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5A142374" w14:textId="77777777" w:rsidR="00284CA5" w:rsidRPr="00CF547B" w:rsidRDefault="00284CA5" w:rsidP="00DA7C84">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51A0F620" w14:textId="77777777" w:rsidR="00284CA5" w:rsidRPr="00CF547B" w:rsidRDefault="00284CA5" w:rsidP="00DA7C84">
            <w:pPr>
              <w:jc w:val="center"/>
              <w:rPr>
                <w:color w:val="000000"/>
                <w:sz w:val="18"/>
                <w:szCs w:val="18"/>
              </w:rPr>
            </w:pPr>
            <w:r w:rsidRPr="00CF547B">
              <w:rPr>
                <w:color w:val="000000"/>
                <w:sz w:val="18"/>
                <w:szCs w:val="18"/>
              </w:rPr>
              <w:t>0.128</w:t>
            </w:r>
          </w:p>
        </w:tc>
      </w:tr>
      <w:tr w:rsidR="00284CA5" w:rsidRPr="00CF547B" w14:paraId="723A8815"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69025C" w14:textId="77777777" w:rsidR="00284CA5" w:rsidRPr="00CF547B" w:rsidRDefault="00284CA5"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3F8C3B0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C1001E"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2E3572"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C5393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3206C5"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1D6E2C4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A8389A3" w14:textId="77777777" w:rsidR="00284CA5" w:rsidRPr="00CF547B" w:rsidRDefault="00284CA5"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343FD5E" w14:textId="77777777" w:rsidR="00284CA5" w:rsidRPr="00CF547B" w:rsidRDefault="00284CA5" w:rsidP="00DA7C84">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525BE01B"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29B1474C" w14:textId="77777777" w:rsidR="00284CA5" w:rsidRPr="00CF547B" w:rsidRDefault="00284CA5" w:rsidP="00DA7C84">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11090022" w14:textId="77777777" w:rsidR="00284CA5" w:rsidRPr="00CF547B" w:rsidRDefault="00284CA5" w:rsidP="00DA7C84">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2156E3CE" w14:textId="77777777" w:rsidR="00284CA5" w:rsidRPr="00CF547B" w:rsidRDefault="00284CA5" w:rsidP="00DA7C84">
            <w:pPr>
              <w:jc w:val="center"/>
              <w:rPr>
                <w:color w:val="000000"/>
                <w:sz w:val="18"/>
                <w:szCs w:val="18"/>
              </w:rPr>
            </w:pPr>
            <w:r w:rsidRPr="00CF547B">
              <w:rPr>
                <w:color w:val="000000"/>
                <w:sz w:val="18"/>
                <w:szCs w:val="18"/>
              </w:rPr>
              <w:t>0.133</w:t>
            </w:r>
          </w:p>
        </w:tc>
      </w:tr>
      <w:tr w:rsidR="00284CA5" w:rsidRPr="00CF547B" w14:paraId="1E6F140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A67757" w14:textId="77777777" w:rsidR="00284CA5" w:rsidRPr="00CF547B" w:rsidRDefault="00284CA5"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5B3D17A0" w14:textId="77777777" w:rsidR="00284CA5" w:rsidRPr="00CF547B" w:rsidRDefault="00284CA5" w:rsidP="00DA7C84">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51C038DB" w14:textId="77777777" w:rsidR="00284CA5" w:rsidRPr="00CF547B" w:rsidRDefault="00284CA5" w:rsidP="00DA7C84">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5651FA55" w14:textId="77777777" w:rsidR="00284CA5" w:rsidRPr="00CF547B" w:rsidRDefault="00284CA5" w:rsidP="00DA7C84">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21FD6161"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108D7931" w14:textId="77777777" w:rsidR="00284CA5" w:rsidRPr="00CF547B" w:rsidRDefault="00284CA5" w:rsidP="00DA7C84">
            <w:pPr>
              <w:jc w:val="center"/>
              <w:rPr>
                <w:color w:val="000000"/>
                <w:sz w:val="18"/>
                <w:szCs w:val="18"/>
              </w:rPr>
            </w:pPr>
            <w:r w:rsidRPr="00CF547B">
              <w:rPr>
                <w:color w:val="000000"/>
                <w:sz w:val="18"/>
                <w:szCs w:val="18"/>
              </w:rPr>
              <w:t>0.055</w:t>
            </w:r>
          </w:p>
        </w:tc>
      </w:tr>
      <w:tr w:rsidR="00284CA5" w:rsidRPr="00CF547B" w14:paraId="04CB700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615353" w14:textId="77777777" w:rsidR="00284CA5" w:rsidRPr="00CF547B" w:rsidRDefault="00284CA5"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7EC662C0" w14:textId="77777777" w:rsidR="00284CA5" w:rsidRPr="00CF547B" w:rsidRDefault="00284CA5" w:rsidP="00DA7C84">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1BC76A85" w14:textId="77777777" w:rsidR="00284CA5" w:rsidRPr="00CF547B" w:rsidRDefault="00284CA5" w:rsidP="00DA7C84">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4C4E3314" w14:textId="77777777" w:rsidR="00284CA5" w:rsidRPr="00CF547B" w:rsidRDefault="00284CA5" w:rsidP="00DA7C84">
            <w:pPr>
              <w:jc w:val="center"/>
              <w:rPr>
                <w:color w:val="000000"/>
                <w:sz w:val="18"/>
                <w:szCs w:val="18"/>
              </w:rPr>
            </w:pPr>
            <w:proofErr w:type="gramStart"/>
            <w:r>
              <w:rPr>
                <w:color w:val="000000"/>
                <w:sz w:val="18"/>
                <w:szCs w:val="18"/>
              </w:rPr>
              <w:t>]=</w:t>
            </w:r>
            <w:proofErr w:type="gramEnd"/>
            <w:r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6F0A5A08" w14:textId="77777777" w:rsidR="00284CA5" w:rsidRPr="00CF547B" w:rsidRDefault="00284CA5" w:rsidP="00DA7C84">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7B2CE7F4"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3543E44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B94B3A7" w14:textId="77777777" w:rsidR="00284CA5" w:rsidRPr="00CF547B" w:rsidRDefault="00284CA5"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62BCC69D" w14:textId="77777777" w:rsidR="00284CA5" w:rsidRPr="00CF547B" w:rsidRDefault="00284CA5" w:rsidP="00DA7C84">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1C50AB" w14:textId="77777777" w:rsidR="00284CA5" w:rsidRPr="00CF547B" w:rsidRDefault="00284CA5" w:rsidP="00DA7C84">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7C4FB5F1" w14:textId="77777777" w:rsidR="00284CA5" w:rsidRPr="00CF547B" w:rsidRDefault="00284CA5" w:rsidP="00DA7C84">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1903C821" w14:textId="77777777" w:rsidR="00284CA5" w:rsidRPr="00CF547B" w:rsidRDefault="00284CA5" w:rsidP="00DA7C84">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41214AEB"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18615F2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9A2A07" w14:textId="77777777" w:rsidR="00284CA5" w:rsidRPr="00CF547B" w:rsidRDefault="00284CA5"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D4B1008"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3B2D34D"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E612D5A"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15C39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FE49C8"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2AB720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8BA79D" w14:textId="77777777" w:rsidR="00284CA5" w:rsidRPr="00CF547B" w:rsidRDefault="00284CA5"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0AAA3371" w14:textId="77777777" w:rsidR="00284CA5" w:rsidRPr="00CF547B" w:rsidRDefault="00284CA5" w:rsidP="00DA7C84">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3E841DC3" w14:textId="77777777" w:rsidR="00284CA5" w:rsidRPr="00CF547B" w:rsidRDefault="00284CA5" w:rsidP="00DA7C84">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6D76A604" w14:textId="77777777" w:rsidR="00284CA5" w:rsidRPr="00CF547B" w:rsidRDefault="00284CA5" w:rsidP="00DA7C84">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7BCBE208"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57AB5367" w14:textId="77777777" w:rsidR="00284CA5" w:rsidRPr="00CF547B" w:rsidRDefault="00284CA5" w:rsidP="00DA7C84">
            <w:pPr>
              <w:jc w:val="center"/>
              <w:rPr>
                <w:color w:val="000000"/>
                <w:sz w:val="18"/>
                <w:szCs w:val="18"/>
              </w:rPr>
            </w:pPr>
            <w:r w:rsidRPr="00CF547B">
              <w:rPr>
                <w:color w:val="000000"/>
                <w:sz w:val="18"/>
                <w:szCs w:val="18"/>
              </w:rPr>
              <w:t>0.048</w:t>
            </w:r>
          </w:p>
        </w:tc>
      </w:tr>
      <w:tr w:rsidR="00284CA5" w:rsidRPr="00CF547B" w14:paraId="161CF70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643628B" w14:textId="77777777" w:rsidR="00284CA5" w:rsidRPr="00CF547B" w:rsidRDefault="00284CA5"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2285812"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0C781C2"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0C9B370"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74F59FDC"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E02A26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3B5BE8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03E78F3" w14:textId="77777777" w:rsidR="00284CA5" w:rsidRPr="00CF547B" w:rsidRDefault="00284CA5"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7B2EA34"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15CFA456" w14:textId="77777777" w:rsidR="00284CA5" w:rsidRPr="00CF547B" w:rsidRDefault="00284CA5" w:rsidP="00DA7C84">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59E029BE" w14:textId="77777777" w:rsidR="00284CA5" w:rsidRPr="00CF547B" w:rsidRDefault="00284CA5" w:rsidP="00DA7C84">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07AE4833" w14:textId="77777777" w:rsidR="00284CA5" w:rsidRPr="00CF547B" w:rsidRDefault="00284CA5" w:rsidP="00DA7C84">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44148EC4" w14:textId="77777777" w:rsidR="00284CA5" w:rsidRPr="00CF547B" w:rsidRDefault="00284CA5" w:rsidP="00DA7C84">
            <w:pPr>
              <w:jc w:val="center"/>
              <w:rPr>
                <w:color w:val="000000"/>
                <w:sz w:val="18"/>
                <w:szCs w:val="18"/>
              </w:rPr>
            </w:pPr>
            <w:r w:rsidRPr="00CF547B">
              <w:rPr>
                <w:color w:val="000000"/>
                <w:sz w:val="18"/>
                <w:szCs w:val="18"/>
              </w:rPr>
              <w:t>0.112</w:t>
            </w:r>
          </w:p>
        </w:tc>
      </w:tr>
      <w:tr w:rsidR="00284CA5" w:rsidRPr="00CF547B" w14:paraId="69C5F34C"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E5C471E" w14:textId="77777777" w:rsidR="00284CA5" w:rsidRPr="00CF547B" w:rsidRDefault="00284CA5"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45213B9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6F6F23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AB6AE7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D5136C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FAF0E5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7D68D7F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13A6B0"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EEEA65A" w14:textId="77777777" w:rsidR="00284CA5" w:rsidRPr="00CF547B" w:rsidRDefault="00284CA5" w:rsidP="00DA7C84">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74707A32" w14:textId="77777777" w:rsidR="00284CA5" w:rsidRPr="00CF547B" w:rsidRDefault="00284CA5" w:rsidP="00DA7C84">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1A0CD683" w14:textId="77777777" w:rsidR="00284CA5" w:rsidRPr="00CF547B" w:rsidRDefault="00284CA5" w:rsidP="00DA7C84">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798E2D4A" w14:textId="77777777" w:rsidR="00284CA5" w:rsidRPr="00CF547B" w:rsidRDefault="00284CA5" w:rsidP="00DA7C84">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5E6C5795"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4012B44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A3189E7"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98429BA" w14:textId="77777777" w:rsidR="00284CA5" w:rsidRPr="00CF547B" w:rsidRDefault="00284CA5" w:rsidP="00DA7C84">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7E4190FE" w14:textId="77777777" w:rsidR="00284CA5" w:rsidRPr="00CF547B" w:rsidRDefault="00284CA5" w:rsidP="00DA7C84">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34646A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6867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F69273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33C3243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89A402A" w14:textId="77777777" w:rsidR="00284CA5" w:rsidRPr="00CF547B" w:rsidRDefault="00284CA5"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409C4C39"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724ECB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E990EC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0D9B9C6"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B8989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51AB6E70"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0510FDF"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0DAB934" w14:textId="77777777" w:rsidR="00284CA5" w:rsidRPr="00CF547B" w:rsidRDefault="00284CA5" w:rsidP="00DA7C84">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01FFB58B" w14:textId="77777777" w:rsidR="00284CA5" w:rsidRPr="00CF547B" w:rsidRDefault="00284CA5" w:rsidP="00DA7C84">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49E44B12"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5620C682" w14:textId="77777777" w:rsidR="00284CA5" w:rsidRPr="00CF547B" w:rsidRDefault="00284CA5" w:rsidP="00DA7C84">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426C5952"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3066E41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8B89BC0"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D3BDF28" w14:textId="77777777" w:rsidR="00284CA5" w:rsidRPr="00CF547B" w:rsidRDefault="00284CA5" w:rsidP="00DA7C84">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1CECC32C" w14:textId="77777777" w:rsidR="00284CA5" w:rsidRPr="00CF547B" w:rsidRDefault="00284CA5" w:rsidP="00DA7C84">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420826F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CB52C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338AF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2E3AC3E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648652C" w14:textId="77777777" w:rsidR="00284CA5" w:rsidRPr="00CF547B" w:rsidRDefault="00284CA5"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525E32A2" w14:textId="77777777" w:rsidR="00284CA5" w:rsidRPr="00CF547B" w:rsidRDefault="00284CA5" w:rsidP="00DA7C84">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02C94F0A" w14:textId="77777777" w:rsidR="00284CA5" w:rsidRPr="00CF547B" w:rsidRDefault="00284CA5" w:rsidP="00DA7C84">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7FE9F278" w14:textId="77777777" w:rsidR="00284CA5" w:rsidRPr="00CF547B" w:rsidRDefault="00284CA5" w:rsidP="00DA7C84">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4D07DC82" w14:textId="77777777" w:rsidR="00284CA5" w:rsidRPr="00CF547B" w:rsidRDefault="00284CA5" w:rsidP="00DA7C84">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41A33BD2" w14:textId="77777777" w:rsidR="00284CA5" w:rsidRPr="00CF547B" w:rsidRDefault="00284CA5" w:rsidP="00DA7C84">
            <w:pPr>
              <w:jc w:val="center"/>
              <w:rPr>
                <w:color w:val="000000"/>
                <w:sz w:val="18"/>
                <w:szCs w:val="18"/>
              </w:rPr>
            </w:pPr>
            <w:r w:rsidRPr="00CF547B">
              <w:rPr>
                <w:color w:val="000000"/>
                <w:sz w:val="18"/>
                <w:szCs w:val="18"/>
              </w:rPr>
              <w:t>0.226</w:t>
            </w:r>
          </w:p>
        </w:tc>
      </w:tr>
      <w:tr w:rsidR="00284CA5" w:rsidRPr="00CF547B" w14:paraId="791F324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F7A3BE1" w14:textId="77777777" w:rsidR="00284CA5" w:rsidRPr="00CF547B" w:rsidRDefault="00284CA5" w:rsidP="00DA7C84">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2F57DABD"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86F60BF"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3DF624B" w14:textId="77777777" w:rsidR="00284CA5" w:rsidRPr="00CF547B" w:rsidRDefault="00284CA5"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6BCAA81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9F7A2F" w14:textId="77777777" w:rsidR="00284CA5" w:rsidRPr="00CF547B" w:rsidRDefault="00284CA5" w:rsidP="00DA7C84">
            <w:pPr>
              <w:jc w:val="center"/>
              <w:rPr>
                <w:color w:val="000000"/>
                <w:sz w:val="18"/>
                <w:szCs w:val="18"/>
              </w:rPr>
            </w:pPr>
            <w:r w:rsidRPr="00CF547B">
              <w:rPr>
                <w:color w:val="000000"/>
                <w:sz w:val="18"/>
                <w:szCs w:val="18"/>
              </w:rPr>
              <w:t> </w:t>
            </w:r>
          </w:p>
        </w:tc>
      </w:tr>
    </w:tbl>
    <w:p w14:paraId="65BBE78E" w14:textId="0319C573" w:rsidR="00284CA5" w:rsidRDefault="00284CA5">
      <w:r>
        <w:br w:type="page"/>
      </w:r>
    </w:p>
    <w:p w14:paraId="01D04E08" w14:textId="77777777" w:rsidR="00660B24" w:rsidRPr="00AB35B1" w:rsidRDefault="00660B24" w:rsidP="00AB35B1">
      <w:pPr>
        <w:sectPr w:rsidR="00660B24" w:rsidRPr="00AB35B1" w:rsidSect="00A76C40">
          <w:type w:val="continuous"/>
          <w:pgSz w:w="12240" w:h="15840"/>
          <w:pgMar w:top="1440" w:right="1440" w:bottom="1440" w:left="1440" w:header="720" w:footer="720" w:gutter="0"/>
          <w:lnNumType w:countBy="1" w:restart="continuous"/>
          <w:cols w:space="720"/>
          <w:docGrid w:linePitch="360"/>
        </w:sectPr>
      </w:pPr>
    </w:p>
    <w:p w14:paraId="44E35A7A" w14:textId="193057D9" w:rsidR="00660B24" w:rsidRPr="00284CA5" w:rsidRDefault="00660B24" w:rsidP="00660B24">
      <w:r w:rsidRPr="00007880">
        <w:rPr>
          <w:b/>
          <w:bCs/>
          <w:sz w:val="21"/>
          <w:szCs w:val="21"/>
        </w:rPr>
        <w:lastRenderedPageBreak/>
        <w:t>Table 2</w:t>
      </w:r>
      <w:r w:rsidRPr="00007880">
        <w:rPr>
          <w:sz w:val="21"/>
          <w:szCs w:val="21"/>
        </w:rPr>
        <w:t xml:space="preserve">. Results of mixed models testing the effects of offspring watering treatment (OT), parental watering treatment (PT), and seed source climate at origin value: the 30-year mean annual spring </w:t>
      </w:r>
      <w:proofErr w:type="spellStart"/>
      <w:r w:rsidRPr="00007880">
        <w:rPr>
          <w:sz w:val="21"/>
          <w:szCs w:val="21"/>
        </w:rPr>
        <w:t>VPDmax</w:t>
      </w:r>
      <w:proofErr w:type="spellEnd"/>
      <w:r w:rsidRPr="00007880">
        <w:rPr>
          <w:sz w:val="21"/>
          <w:szCs w:val="21"/>
        </w:rPr>
        <w:t xml:space="preserve"> (kPa) coefficient of variation for each seed source location, and their interactions. P values = 0.05 &lt; </w:t>
      </w:r>
      <w:r w:rsidRPr="00007880">
        <w:rPr>
          <w:i/>
          <w:iCs/>
          <w:sz w:val="21"/>
          <w:szCs w:val="21"/>
          <w:vertAlign w:val="superscript"/>
        </w:rPr>
        <w:t>#</w:t>
      </w:r>
      <w:r>
        <w:rPr>
          <w:i/>
          <w:iCs/>
          <w:sz w:val="21"/>
          <w:szCs w:val="21"/>
        </w:rPr>
        <w:t>P</w:t>
      </w:r>
      <w:r w:rsidRPr="00007880">
        <w:rPr>
          <w:sz w:val="21"/>
          <w:szCs w:val="21"/>
        </w:rPr>
        <w:t xml:space="preserve"> &lt; 0.1; *</w:t>
      </w:r>
      <w:r>
        <w:rPr>
          <w:sz w:val="21"/>
          <w:szCs w:val="21"/>
        </w:rPr>
        <w:t>P</w:t>
      </w:r>
      <w:r w:rsidRPr="00007880">
        <w:rPr>
          <w:sz w:val="21"/>
          <w:szCs w:val="21"/>
        </w:rPr>
        <w:t xml:space="preserve"> &lt; 0.05; **</w:t>
      </w:r>
      <w:r>
        <w:rPr>
          <w:sz w:val="21"/>
          <w:szCs w:val="21"/>
        </w:rPr>
        <w:t>P</w:t>
      </w:r>
      <w:r w:rsidRPr="00007880">
        <w:rPr>
          <w:sz w:val="21"/>
          <w:szCs w:val="21"/>
        </w:rPr>
        <w:t xml:space="preserve"> &lt; 0.01; ***</w:t>
      </w:r>
      <w:r>
        <w:rPr>
          <w:sz w:val="21"/>
          <w:szCs w:val="21"/>
        </w:rPr>
        <w:t>P</w:t>
      </w:r>
      <w:r w:rsidRPr="00007880">
        <w:rPr>
          <w:sz w:val="21"/>
          <w:szCs w:val="21"/>
        </w:rPr>
        <w:t xml:space="preserve"> &lt; 0.001. </w:t>
      </w:r>
      <w:r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Pr="00007880">
        <w:rPr>
          <w:rFonts w:eastAsia="Aptos"/>
          <w:kern w:val="2"/>
          <w:sz w:val="21"/>
          <w:szCs w:val="21"/>
          <w14:ligatures w14:val="standardContextual"/>
        </w:rPr>
        <w:t>d.f.</w:t>
      </w:r>
      <w:proofErr w:type="spellEnd"/>
      <w:r w:rsidRPr="00007880">
        <w:rPr>
          <w:rFonts w:eastAsia="Aptos"/>
          <w:kern w:val="2"/>
          <w:sz w:val="21"/>
          <w:szCs w:val="21"/>
          <w14:ligatures w14:val="standardContextual"/>
        </w:rPr>
        <w:t>) are shown for each term.</w:t>
      </w:r>
      <w:r w:rsidRPr="00007880">
        <w:rPr>
          <w:sz w:val="21"/>
          <w:szCs w:val="21"/>
        </w:rPr>
        <w:t xml:space="preserve"> </w:t>
      </w:r>
      <w:r w:rsidRPr="00007880">
        <w:rPr>
          <w:rFonts w:eastAsia="Aptos"/>
          <w:kern w:val="2"/>
          <w:sz w:val="21"/>
          <w:szCs w:val="21"/>
          <w14:ligatures w14:val="standardContextual"/>
        </w:rPr>
        <w:t>Zero inflated models were used for number flowered, and number of flowering structures produced per plant. Population was included as a random factor. R2m = marginal R2; R2c = conditional R2.</w:t>
      </w:r>
    </w:p>
    <w:p w14:paraId="6112E4DE" w14:textId="77777777" w:rsidR="00660B24" w:rsidRPr="002136EA" w:rsidRDefault="00660B24" w:rsidP="00660B24">
      <w:pPr>
        <w:rPr>
          <w:rFonts w:eastAsia="Aptos"/>
          <w:kern w:val="2"/>
          <w:sz w:val="4"/>
          <w:szCs w:val="4"/>
          <w14:ligatures w14:val="standardContextual"/>
        </w:rPr>
      </w:pPr>
    </w:p>
    <w:p w14:paraId="2CE2FDBA" w14:textId="77777777" w:rsidR="00660B24" w:rsidRDefault="00660B24" w:rsidP="00660B24">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1B2CA3B0" w14:textId="77777777" w:rsidR="00660B24" w:rsidRPr="002136EA" w:rsidRDefault="00660B24" w:rsidP="00660B24">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660B24" w:rsidRPr="00CF547B" w14:paraId="60910DDD" w14:textId="77777777" w:rsidTr="00DA7C84">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1A90459F" w14:textId="77777777" w:rsidR="00660B24" w:rsidRPr="00CF547B" w:rsidRDefault="00660B24" w:rsidP="00DA7C84">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BCB9E75" w14:textId="77777777" w:rsidR="00660B24" w:rsidRPr="00CF547B" w:rsidRDefault="00660B24"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D8AC319" w14:textId="77777777" w:rsidR="00660B24" w:rsidRPr="00CF547B" w:rsidRDefault="00660B24"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F6B72B2" w14:textId="77777777" w:rsidR="00660B24" w:rsidRPr="00CF547B" w:rsidRDefault="00660B24" w:rsidP="00DA7C84">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281BDD9F" w14:textId="77777777" w:rsidR="00660B24" w:rsidRPr="00CF547B" w:rsidRDefault="00660B24" w:rsidP="00DA7C84">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011F720" w14:textId="77777777" w:rsidR="00660B24" w:rsidRPr="00CF547B" w:rsidRDefault="00660B24" w:rsidP="00DA7C84">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5C4262B6" w14:textId="77777777" w:rsidR="00660B24" w:rsidRPr="00CF547B" w:rsidRDefault="00660B24" w:rsidP="00DA7C84">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79D1C305" w14:textId="77777777" w:rsidR="00660B24" w:rsidRPr="00CF547B" w:rsidRDefault="00660B24" w:rsidP="00DA7C84">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7F338E06"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7DC7C14"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660B24" w:rsidRPr="00CF547B" w14:paraId="7A10B3C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7CDC834" w14:textId="77777777" w:rsidR="00660B24" w:rsidRPr="00CF547B" w:rsidRDefault="00660B24"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6C86427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B0A552"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4C32FC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F0BC76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1EE38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FD3E0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041C8E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C5BD8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05D6DE"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C584C3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CE9F4E" w14:textId="77777777" w:rsidR="00660B24" w:rsidRPr="00CF547B" w:rsidRDefault="00660B24"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2AC25977" w14:textId="77777777" w:rsidR="00660B24" w:rsidRPr="00CF547B" w:rsidRDefault="00660B24" w:rsidP="00DA7C84">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7CEEF3E2" w14:textId="77777777" w:rsidR="00660B24" w:rsidRPr="00CF547B" w:rsidRDefault="00660B24" w:rsidP="00DA7C84">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760F1424" w14:textId="77777777" w:rsidR="00660B24" w:rsidRPr="00CF547B" w:rsidRDefault="00660B24" w:rsidP="00DA7C84">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B84B0A0" w14:textId="77777777" w:rsidR="00660B24" w:rsidRPr="00CF547B" w:rsidRDefault="00660B24" w:rsidP="00DA7C84">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6C78B43A" w14:textId="77777777" w:rsidR="00660B24" w:rsidRPr="00CF547B" w:rsidRDefault="00660B24" w:rsidP="00DA7C84">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6DA7078F" w14:textId="77777777" w:rsidR="00660B24" w:rsidRPr="00CF547B" w:rsidRDefault="00660B24" w:rsidP="00DA7C84">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3BD9E7C5" w14:textId="77777777" w:rsidR="00660B24" w:rsidRPr="00CF547B" w:rsidRDefault="00660B24" w:rsidP="00DA7C84">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319D3CEB" w14:textId="77777777" w:rsidR="00660B24" w:rsidRPr="00CF547B" w:rsidRDefault="00660B24" w:rsidP="00DA7C84">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7836E0BB" w14:textId="77777777" w:rsidR="00660B24" w:rsidRPr="00CF547B" w:rsidRDefault="00660B24" w:rsidP="00DA7C84">
            <w:pPr>
              <w:jc w:val="center"/>
              <w:rPr>
                <w:color w:val="000000"/>
                <w:sz w:val="18"/>
                <w:szCs w:val="18"/>
              </w:rPr>
            </w:pPr>
            <w:r w:rsidRPr="00CF547B">
              <w:rPr>
                <w:color w:val="000000"/>
                <w:sz w:val="18"/>
                <w:szCs w:val="18"/>
              </w:rPr>
              <w:t>0.175</w:t>
            </w:r>
          </w:p>
        </w:tc>
      </w:tr>
      <w:tr w:rsidR="00660B24" w:rsidRPr="00CF547B" w14:paraId="6F5474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2708B36" w14:textId="77777777" w:rsidR="00660B24" w:rsidRPr="00CF547B" w:rsidRDefault="00660B24"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02995722" w14:textId="77777777" w:rsidR="00660B24" w:rsidRPr="00CF547B" w:rsidRDefault="00660B24" w:rsidP="00DA7C84">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FB075E3" w14:textId="77777777" w:rsidR="00660B24" w:rsidRPr="00CF547B" w:rsidRDefault="00660B24" w:rsidP="00DA7C84">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3FA76AB2" w14:textId="77777777" w:rsidR="00660B24" w:rsidRPr="00CF547B" w:rsidRDefault="00660B24" w:rsidP="00DA7C84">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14B5085B" w14:textId="77777777" w:rsidR="00660B24" w:rsidRPr="00CF547B" w:rsidRDefault="00660B24" w:rsidP="00DA7C84">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000E4ECC" w14:textId="77777777" w:rsidR="00660B24" w:rsidRPr="00CF547B" w:rsidRDefault="00660B24" w:rsidP="00DA7C84">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3FF1A361" w14:textId="77777777" w:rsidR="00660B24" w:rsidRPr="00CF547B" w:rsidRDefault="00660B24" w:rsidP="00DA7C84">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34158DB7" w14:textId="77777777" w:rsidR="00660B24" w:rsidRPr="00CF547B" w:rsidRDefault="00660B24" w:rsidP="00DA7C84">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39EA85EA" w14:textId="77777777" w:rsidR="00660B24" w:rsidRPr="00CF547B" w:rsidRDefault="00660B24" w:rsidP="00DA7C84">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75203314" w14:textId="77777777" w:rsidR="00660B24" w:rsidRPr="00CF547B" w:rsidRDefault="00660B24" w:rsidP="00DA7C84">
            <w:pPr>
              <w:jc w:val="center"/>
              <w:rPr>
                <w:color w:val="000000"/>
                <w:sz w:val="18"/>
                <w:szCs w:val="18"/>
              </w:rPr>
            </w:pPr>
            <w:r w:rsidRPr="00CF547B">
              <w:rPr>
                <w:color w:val="000000"/>
                <w:sz w:val="18"/>
                <w:szCs w:val="18"/>
              </w:rPr>
              <w:t>0.433</w:t>
            </w:r>
          </w:p>
        </w:tc>
      </w:tr>
      <w:tr w:rsidR="00660B24" w:rsidRPr="00CF547B" w14:paraId="5AEF9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60B5A1F" w14:textId="77777777" w:rsidR="00660B24" w:rsidRPr="00CF547B" w:rsidRDefault="00660B24"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C8D270F" w14:textId="77777777" w:rsidR="00660B24" w:rsidRPr="00CF547B" w:rsidRDefault="00660B24" w:rsidP="00DA7C84">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E205572" w14:textId="77777777" w:rsidR="00660B24" w:rsidRPr="00CF547B" w:rsidRDefault="00660B24" w:rsidP="00DA7C84">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197ADEF1" w14:textId="77777777" w:rsidR="00660B24" w:rsidRPr="00CF547B" w:rsidRDefault="00660B24" w:rsidP="00DA7C84">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19C785F1" w14:textId="77777777" w:rsidR="00660B24" w:rsidRPr="00CF547B" w:rsidRDefault="00660B24" w:rsidP="00DA7C84">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66A1F7B" w14:textId="77777777" w:rsidR="00660B24" w:rsidRPr="00CF547B" w:rsidRDefault="00660B24" w:rsidP="00DA7C84">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00467C9E" w14:textId="77777777" w:rsidR="00660B24" w:rsidRPr="00CF547B" w:rsidRDefault="00660B24" w:rsidP="00DA7C84">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2B275F17" w14:textId="77777777" w:rsidR="00660B24" w:rsidRPr="00CF547B" w:rsidRDefault="00660B24" w:rsidP="00DA7C84">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2077B6D9" w14:textId="77777777" w:rsidR="00660B24" w:rsidRPr="00CF547B" w:rsidRDefault="00660B24" w:rsidP="00DA7C84">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2BAE5B41" w14:textId="77777777" w:rsidR="00660B24" w:rsidRPr="00CF547B" w:rsidRDefault="00660B24" w:rsidP="00DA7C84">
            <w:pPr>
              <w:jc w:val="center"/>
              <w:rPr>
                <w:color w:val="000000"/>
                <w:sz w:val="18"/>
                <w:szCs w:val="18"/>
              </w:rPr>
            </w:pPr>
            <w:r w:rsidRPr="00CF547B">
              <w:rPr>
                <w:color w:val="000000"/>
                <w:sz w:val="18"/>
                <w:szCs w:val="18"/>
              </w:rPr>
              <w:t>0.293</w:t>
            </w:r>
          </w:p>
        </w:tc>
      </w:tr>
      <w:tr w:rsidR="00660B24" w:rsidRPr="00CF547B" w14:paraId="3030F6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586F0B0" w14:textId="77777777" w:rsidR="00660B24" w:rsidRPr="00CF547B" w:rsidRDefault="00660B24"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14CC5087" w14:textId="77777777" w:rsidR="00660B24" w:rsidRPr="00CF547B" w:rsidRDefault="00660B24" w:rsidP="00DA7C84">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7D3A148B" w14:textId="77777777" w:rsidR="00660B24" w:rsidRPr="00CF547B" w:rsidRDefault="00660B24" w:rsidP="00DA7C84">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38331FF8" w14:textId="77777777" w:rsidR="00660B24" w:rsidRPr="00CF547B" w:rsidRDefault="00660B24" w:rsidP="00DA7C84">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1C5E3028" w14:textId="77777777" w:rsidR="00660B24" w:rsidRPr="00CF547B" w:rsidRDefault="00660B24" w:rsidP="00DA7C84">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646A37CF" w14:textId="77777777" w:rsidR="00660B24" w:rsidRPr="00CF547B" w:rsidRDefault="00660B24" w:rsidP="00DA7C84">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59EBF2C3" w14:textId="77777777" w:rsidR="00660B24" w:rsidRPr="00CF547B" w:rsidRDefault="00660B24" w:rsidP="00DA7C84">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4BCD18A0" w14:textId="77777777" w:rsidR="00660B24" w:rsidRPr="00CF547B" w:rsidRDefault="00660B24" w:rsidP="00DA7C84">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1636A0A6" w14:textId="77777777" w:rsidR="00660B24" w:rsidRPr="00CF547B" w:rsidRDefault="00660B24" w:rsidP="00DA7C84">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48BDB0B5"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2A32FAE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1726763" w14:textId="77777777" w:rsidR="00660B24" w:rsidRPr="00CF547B" w:rsidRDefault="00660B24"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7CF5263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C70ED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6918DF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901507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277F2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EB0C793"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EE4FDB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1E60882"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0E1317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1F70026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0CFEF2C" w14:textId="77777777" w:rsidR="00660B24" w:rsidRPr="00CF547B" w:rsidRDefault="00660B24"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44172581" w14:textId="77777777" w:rsidR="00660B24" w:rsidRPr="00CF547B" w:rsidRDefault="00660B24" w:rsidP="00DA7C84">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47069A62" w14:textId="77777777" w:rsidR="00660B24" w:rsidRPr="00CF547B" w:rsidRDefault="00660B24" w:rsidP="00DA7C84">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635D82B5" w14:textId="77777777" w:rsidR="00660B24" w:rsidRPr="00CF547B" w:rsidRDefault="00660B24" w:rsidP="00DA7C84">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156C432E" w14:textId="77777777" w:rsidR="00660B24" w:rsidRPr="00CF547B" w:rsidRDefault="00660B24" w:rsidP="00DA7C84">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755A04FD" w14:textId="77777777" w:rsidR="00660B24" w:rsidRPr="00CF547B" w:rsidRDefault="00660B24" w:rsidP="00DA7C84">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197E507A" w14:textId="77777777" w:rsidR="00660B24" w:rsidRPr="00CF547B" w:rsidRDefault="00660B24" w:rsidP="00DA7C84">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1DE227D2" w14:textId="77777777" w:rsidR="00660B24" w:rsidRPr="00CF547B" w:rsidRDefault="00660B24" w:rsidP="00DA7C84">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081E726B" w14:textId="77777777" w:rsidR="00660B24" w:rsidRPr="00CF547B" w:rsidRDefault="00660B24" w:rsidP="00DA7C84">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13181F28"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70D8DE6E"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719A840" w14:textId="77777777" w:rsidR="00660B24" w:rsidRPr="00CF547B" w:rsidRDefault="00660B24"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1E586FE0" w14:textId="77777777" w:rsidR="00660B24" w:rsidRPr="00CF547B" w:rsidRDefault="00660B24" w:rsidP="00DA7C84">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41C8A8EF" w14:textId="77777777" w:rsidR="00660B24" w:rsidRPr="00CF547B" w:rsidRDefault="00660B24" w:rsidP="00DA7C84">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4A05BA61" w14:textId="77777777" w:rsidR="00660B24" w:rsidRPr="00CF547B" w:rsidRDefault="00660B24" w:rsidP="00DA7C84">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58CC081C" w14:textId="77777777" w:rsidR="00660B24" w:rsidRPr="00CF547B" w:rsidRDefault="00660B24" w:rsidP="00DA7C84">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265FF117" w14:textId="77777777" w:rsidR="00660B24" w:rsidRPr="00CF547B" w:rsidRDefault="00660B24" w:rsidP="00DA7C84">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49B0CDCE" w14:textId="77777777" w:rsidR="00660B24" w:rsidRPr="00CF547B" w:rsidRDefault="00660B24" w:rsidP="00DA7C84">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1ED4387F" w14:textId="77777777" w:rsidR="00660B24" w:rsidRPr="00CF547B" w:rsidRDefault="00660B24" w:rsidP="00DA7C84">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4E881FC0" w14:textId="77777777" w:rsidR="00660B24" w:rsidRPr="00CF547B" w:rsidRDefault="00660B24" w:rsidP="00DA7C84">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5736EAC1" w14:textId="77777777" w:rsidR="00660B24" w:rsidRPr="00CF547B" w:rsidRDefault="00660B24" w:rsidP="00DA7C84">
            <w:pPr>
              <w:jc w:val="center"/>
              <w:rPr>
                <w:color w:val="000000"/>
                <w:sz w:val="18"/>
                <w:szCs w:val="18"/>
              </w:rPr>
            </w:pPr>
            <w:r w:rsidRPr="00CF547B">
              <w:rPr>
                <w:color w:val="000000"/>
                <w:sz w:val="18"/>
                <w:szCs w:val="18"/>
              </w:rPr>
              <w:t>0.069</w:t>
            </w:r>
          </w:p>
        </w:tc>
      </w:tr>
      <w:tr w:rsidR="00660B24" w:rsidRPr="00CF547B" w14:paraId="3F181D1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ADA0684" w14:textId="77777777" w:rsidR="00660B24" w:rsidRPr="00CF547B" w:rsidRDefault="00660B24"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2938C6A7" w14:textId="77777777" w:rsidR="00660B24" w:rsidRPr="00CF547B" w:rsidRDefault="00660B24" w:rsidP="00DA7C84">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0229C033" w14:textId="77777777" w:rsidR="00660B24" w:rsidRPr="00CF547B" w:rsidRDefault="00660B24" w:rsidP="00DA7C84">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6BF1B9A" w14:textId="77777777" w:rsidR="00660B24" w:rsidRPr="00CF547B" w:rsidRDefault="00660B24" w:rsidP="00DA7C84">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3C92A9D5" w14:textId="77777777" w:rsidR="00660B24" w:rsidRPr="00CF547B" w:rsidRDefault="00660B24" w:rsidP="00DA7C84">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618A1469" w14:textId="77777777" w:rsidR="00660B24" w:rsidRPr="00CF547B" w:rsidRDefault="00660B24" w:rsidP="00DA7C84">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93DFDA7" w14:textId="77777777" w:rsidR="00660B24" w:rsidRPr="00CF547B" w:rsidRDefault="00660B24" w:rsidP="00DA7C84">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2A38ACA9" w14:textId="77777777" w:rsidR="00660B24" w:rsidRPr="00CF547B" w:rsidRDefault="00660B24" w:rsidP="00DA7C84">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5B44A3B0" w14:textId="77777777" w:rsidR="00660B24" w:rsidRPr="00CF547B" w:rsidRDefault="00660B24" w:rsidP="00DA7C84">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73487E09" w14:textId="77777777" w:rsidR="00660B24" w:rsidRPr="00CF547B" w:rsidRDefault="00660B24" w:rsidP="00DA7C84">
            <w:pPr>
              <w:jc w:val="center"/>
              <w:rPr>
                <w:color w:val="000000"/>
                <w:sz w:val="18"/>
                <w:szCs w:val="18"/>
              </w:rPr>
            </w:pPr>
            <w:r w:rsidRPr="00CF547B">
              <w:rPr>
                <w:color w:val="000000"/>
                <w:sz w:val="18"/>
                <w:szCs w:val="18"/>
              </w:rPr>
              <w:t>0.084</w:t>
            </w:r>
          </w:p>
        </w:tc>
      </w:tr>
      <w:tr w:rsidR="00660B24" w:rsidRPr="00CF547B" w14:paraId="09F8F9B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B203AD8" w14:textId="77777777" w:rsidR="00660B24" w:rsidRPr="00CF547B" w:rsidRDefault="00660B24"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3E7E3B3F" w14:textId="77777777" w:rsidR="00660B24" w:rsidRPr="00CF547B" w:rsidRDefault="00660B24" w:rsidP="00DA7C84">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0BB3C45E" w14:textId="77777777" w:rsidR="00660B24" w:rsidRPr="00CF547B" w:rsidRDefault="00660B24" w:rsidP="00DA7C84">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0A8113E2" w14:textId="77777777" w:rsidR="00660B24" w:rsidRPr="00CF547B" w:rsidRDefault="00660B24" w:rsidP="00DA7C84">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14E46E64" w14:textId="77777777" w:rsidR="00660B24" w:rsidRPr="00CF547B" w:rsidRDefault="00660B24" w:rsidP="00DA7C84">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1A6BA907" w14:textId="77777777" w:rsidR="00660B24" w:rsidRPr="00CF547B" w:rsidRDefault="00660B24" w:rsidP="00DA7C84">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2F403BF3" w14:textId="77777777" w:rsidR="00660B24" w:rsidRPr="00CF547B" w:rsidRDefault="00660B24" w:rsidP="00DA7C84">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4E489AEA" w14:textId="77777777" w:rsidR="00660B24" w:rsidRPr="00CF547B" w:rsidRDefault="00660B24" w:rsidP="00DA7C84">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526BE157" w14:textId="77777777" w:rsidR="00660B24" w:rsidRPr="00CF547B" w:rsidRDefault="00660B24" w:rsidP="00DA7C84">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FB0BABF" w14:textId="77777777" w:rsidR="00660B24" w:rsidRPr="00CF547B" w:rsidRDefault="00660B24" w:rsidP="00DA7C84">
            <w:pPr>
              <w:jc w:val="center"/>
              <w:rPr>
                <w:color w:val="000000"/>
                <w:sz w:val="18"/>
                <w:szCs w:val="18"/>
              </w:rPr>
            </w:pPr>
            <w:r w:rsidRPr="00CF547B">
              <w:rPr>
                <w:color w:val="000000"/>
                <w:sz w:val="18"/>
                <w:szCs w:val="18"/>
              </w:rPr>
              <w:t>0.071</w:t>
            </w:r>
          </w:p>
        </w:tc>
      </w:tr>
      <w:tr w:rsidR="00660B24" w:rsidRPr="00CF547B" w14:paraId="63684C91"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F8FE001" w14:textId="77777777" w:rsidR="00660B24" w:rsidRPr="00CF547B" w:rsidRDefault="00660B24"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3D916500"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0DDC744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D65F2B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1CC99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6E9CC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80EF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D63B735"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7858B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4F19831"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306C4F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34E3C6E" w14:textId="77777777" w:rsidR="00660B24" w:rsidRPr="00CF547B" w:rsidRDefault="00660B24"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5B711510" w14:textId="77777777" w:rsidR="00660B24" w:rsidRPr="00CF547B" w:rsidRDefault="00660B24" w:rsidP="00DA7C84">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1C41DD22" w14:textId="77777777" w:rsidR="00660B24" w:rsidRPr="00CF547B" w:rsidRDefault="00660B24" w:rsidP="00DA7C84">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25CD1E6C" w14:textId="77777777" w:rsidR="00660B24" w:rsidRPr="00CF547B" w:rsidRDefault="00660B24" w:rsidP="00DA7C84">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4914CA22" w14:textId="77777777" w:rsidR="00660B24" w:rsidRPr="00CF547B" w:rsidRDefault="00660B24" w:rsidP="00DA7C84">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3D9B5D55" w14:textId="77777777" w:rsidR="00660B24" w:rsidRPr="00CF547B" w:rsidRDefault="00660B24" w:rsidP="00DA7C84">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C585DB3" w14:textId="77777777" w:rsidR="00660B24" w:rsidRPr="00CF547B" w:rsidRDefault="00660B24" w:rsidP="00DA7C84">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350F4B02" w14:textId="77777777" w:rsidR="00660B24" w:rsidRPr="00CF547B" w:rsidRDefault="00660B24" w:rsidP="00DA7C84">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26BD614C" w14:textId="77777777" w:rsidR="00660B24" w:rsidRPr="00CF547B" w:rsidRDefault="00660B24" w:rsidP="00DA7C84">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A4A64B8" w14:textId="77777777" w:rsidR="00660B24" w:rsidRPr="00CF547B" w:rsidRDefault="00660B24" w:rsidP="00DA7C84">
            <w:pPr>
              <w:jc w:val="center"/>
              <w:rPr>
                <w:color w:val="000000"/>
                <w:sz w:val="18"/>
                <w:szCs w:val="18"/>
              </w:rPr>
            </w:pPr>
            <w:r w:rsidRPr="00CF547B">
              <w:rPr>
                <w:color w:val="000000"/>
                <w:sz w:val="18"/>
                <w:szCs w:val="18"/>
              </w:rPr>
              <w:t>0.053</w:t>
            </w:r>
          </w:p>
        </w:tc>
      </w:tr>
      <w:tr w:rsidR="00660B24" w:rsidRPr="00CF547B" w14:paraId="04BA14BB"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5BEA3E0" w14:textId="77777777" w:rsidR="00660B24" w:rsidRPr="00CF547B" w:rsidRDefault="00660B24"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0DA19D0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C1292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8DFA9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4D3C0A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93D22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F17D60" w14:textId="77777777" w:rsidR="00660B24" w:rsidRPr="00CF547B" w:rsidRDefault="00660B24" w:rsidP="00DA7C84">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4263C4F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887D9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EA540F6"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ADFFCB8"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1BA0AF8" w14:textId="77777777" w:rsidR="00660B24" w:rsidRPr="00CF547B" w:rsidRDefault="00660B24"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943BF69" w14:textId="77777777" w:rsidR="00660B24" w:rsidRPr="00CF547B" w:rsidRDefault="00660B24" w:rsidP="00DA7C84">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0712E79B" w14:textId="77777777" w:rsidR="00660B24" w:rsidRPr="00CF547B" w:rsidRDefault="00660B24" w:rsidP="00DA7C84">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7B4BCB38" w14:textId="77777777" w:rsidR="00660B24" w:rsidRPr="00CF547B" w:rsidRDefault="00660B24" w:rsidP="00DA7C84">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25C0201A" w14:textId="77777777" w:rsidR="00660B24" w:rsidRPr="00CF547B" w:rsidRDefault="00660B24" w:rsidP="00DA7C84">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569C498E" w14:textId="77777777" w:rsidR="00660B24" w:rsidRPr="00CF547B" w:rsidRDefault="00660B24" w:rsidP="00DA7C84">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44BEAAB2" w14:textId="77777777" w:rsidR="00660B24" w:rsidRPr="00CF547B" w:rsidRDefault="00660B24" w:rsidP="00DA7C84">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61A74DE5" w14:textId="77777777" w:rsidR="00660B24" w:rsidRPr="00CF547B" w:rsidRDefault="00660B24" w:rsidP="00DA7C84">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6A644539" w14:textId="77777777" w:rsidR="00660B24" w:rsidRPr="00CF547B" w:rsidRDefault="00660B24" w:rsidP="00DA7C84">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23C07F4A" w14:textId="77777777" w:rsidR="00660B24" w:rsidRPr="00CF547B" w:rsidRDefault="00660B24" w:rsidP="00DA7C84">
            <w:pPr>
              <w:jc w:val="center"/>
              <w:rPr>
                <w:color w:val="000000"/>
                <w:sz w:val="18"/>
                <w:szCs w:val="18"/>
              </w:rPr>
            </w:pPr>
            <w:r w:rsidRPr="00CF547B">
              <w:rPr>
                <w:color w:val="000000"/>
                <w:sz w:val="18"/>
                <w:szCs w:val="18"/>
              </w:rPr>
              <w:t>0.120</w:t>
            </w:r>
          </w:p>
        </w:tc>
      </w:tr>
      <w:tr w:rsidR="00660B24" w:rsidRPr="00CF547B" w14:paraId="422E43D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EEF994" w14:textId="77777777" w:rsidR="00660B24" w:rsidRPr="00CF547B" w:rsidRDefault="00660B24"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03E9A1B3"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4ECF7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F1917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65D70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CF5D5E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E1B9A3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3F72824"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CB9491"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0F4DF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33A2303F"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3EE2DEF"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6364E996" w14:textId="77777777" w:rsidR="00660B24" w:rsidRPr="00CF547B" w:rsidRDefault="00660B24" w:rsidP="00DA7C84">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31620F70" w14:textId="77777777" w:rsidR="00660B24" w:rsidRPr="00CF547B" w:rsidRDefault="00660B24" w:rsidP="00DA7C84">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19F6FD67" w14:textId="77777777" w:rsidR="00660B24" w:rsidRPr="00CF547B" w:rsidRDefault="00660B24" w:rsidP="00DA7C84">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3364175C" w14:textId="77777777" w:rsidR="00660B24" w:rsidRPr="00CF547B" w:rsidRDefault="00660B24" w:rsidP="00DA7C84">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1E0EE14" w14:textId="77777777" w:rsidR="00660B24" w:rsidRPr="00CF547B" w:rsidRDefault="00660B24" w:rsidP="00DA7C84">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4D1A3DF2" w14:textId="77777777" w:rsidR="00660B24" w:rsidRPr="00CF547B" w:rsidRDefault="00660B24" w:rsidP="00DA7C84">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02C74E1A" w14:textId="77777777" w:rsidR="00660B24" w:rsidRPr="00CF547B" w:rsidRDefault="00660B24" w:rsidP="00DA7C84">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330BDF1D" w14:textId="77777777" w:rsidR="00660B24" w:rsidRPr="00CF547B" w:rsidRDefault="00660B24" w:rsidP="00DA7C84">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97B20B2" w14:textId="77777777" w:rsidR="00660B24" w:rsidRPr="00CF547B" w:rsidRDefault="00660B24" w:rsidP="00DA7C84">
            <w:pPr>
              <w:jc w:val="center"/>
              <w:rPr>
                <w:color w:val="000000"/>
                <w:sz w:val="18"/>
                <w:szCs w:val="18"/>
              </w:rPr>
            </w:pPr>
            <w:r w:rsidRPr="00CF547B">
              <w:rPr>
                <w:color w:val="000000"/>
                <w:sz w:val="18"/>
                <w:szCs w:val="18"/>
              </w:rPr>
              <w:t>0.596</w:t>
            </w:r>
          </w:p>
        </w:tc>
      </w:tr>
      <w:tr w:rsidR="00660B24" w:rsidRPr="00CF547B" w14:paraId="48F0980A"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021A3B8"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5592CAF2" w14:textId="77777777" w:rsidR="00660B24" w:rsidRPr="00CF547B" w:rsidRDefault="00660B24" w:rsidP="00DA7C84">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7B807E8D" w14:textId="77777777" w:rsidR="00660B24" w:rsidRPr="00CF547B" w:rsidRDefault="00660B24" w:rsidP="00DA7C84">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0B83E2DC" w14:textId="77777777" w:rsidR="00660B24" w:rsidRPr="00CF547B" w:rsidRDefault="00660B24" w:rsidP="00DA7C84">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5DA2BA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CC7F2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E35CC5D"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0EDC82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D254FA0"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6C6878"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72A940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105864F" w14:textId="77777777" w:rsidR="00660B24" w:rsidRPr="00CF547B" w:rsidRDefault="00660B24"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5BFE53E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E5782B"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FECC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B6A678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118CF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59B61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4ACADB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F91E37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AD0CBE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50FEB23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77D1B1E"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5863A8B" w14:textId="77777777" w:rsidR="00660B24" w:rsidRPr="00CF547B" w:rsidRDefault="00660B24" w:rsidP="00DA7C84">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980CEDF" w14:textId="77777777" w:rsidR="00660B24" w:rsidRPr="00CF547B" w:rsidRDefault="00660B24" w:rsidP="00DA7C84">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6D8D1BD3" w14:textId="77777777" w:rsidR="00660B24" w:rsidRPr="00CF547B" w:rsidRDefault="00660B24" w:rsidP="00DA7C84">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59714D2F" w14:textId="77777777" w:rsidR="00660B24" w:rsidRPr="00CF547B" w:rsidRDefault="00660B24" w:rsidP="00DA7C84">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AAF4B0" w14:textId="77777777" w:rsidR="00660B24" w:rsidRPr="00CF547B" w:rsidRDefault="00660B24" w:rsidP="00DA7C84">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3B7A045D" w14:textId="77777777" w:rsidR="00660B24" w:rsidRPr="00CF547B" w:rsidRDefault="00660B24" w:rsidP="00DA7C84">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53064A5C" w14:textId="77777777" w:rsidR="00660B24" w:rsidRPr="00CF547B" w:rsidRDefault="00660B24" w:rsidP="00DA7C84">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335F9ED0" w14:textId="77777777" w:rsidR="00660B24" w:rsidRPr="00CF547B" w:rsidRDefault="00660B24" w:rsidP="00DA7C84">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765C60E9" w14:textId="77777777" w:rsidR="00660B24" w:rsidRPr="00CF547B" w:rsidRDefault="00660B24" w:rsidP="00DA7C84">
            <w:pPr>
              <w:jc w:val="center"/>
              <w:rPr>
                <w:color w:val="000000"/>
                <w:sz w:val="18"/>
                <w:szCs w:val="18"/>
              </w:rPr>
            </w:pPr>
            <w:r w:rsidRPr="00CF547B">
              <w:rPr>
                <w:color w:val="000000"/>
                <w:sz w:val="18"/>
                <w:szCs w:val="18"/>
              </w:rPr>
              <w:t>0.000*</w:t>
            </w:r>
          </w:p>
        </w:tc>
      </w:tr>
      <w:tr w:rsidR="00660B24" w:rsidRPr="00CF547B" w14:paraId="58D0EE5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607030D"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660CF039" w14:textId="77777777" w:rsidR="00660B24" w:rsidRPr="00CF547B" w:rsidRDefault="00660B24" w:rsidP="00DA7C84">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1968A722" w14:textId="77777777" w:rsidR="00660B24" w:rsidRPr="00CF547B" w:rsidRDefault="00660B24" w:rsidP="00DA7C84">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5EE07075" w14:textId="77777777" w:rsidR="00660B24" w:rsidRPr="00CF547B" w:rsidRDefault="00660B24" w:rsidP="00DA7C84">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3471FAE"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A97349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5CA8C8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67D1B69"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89170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E8B15D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4276162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25412EF" w14:textId="77777777" w:rsidR="00660B24" w:rsidRPr="00CF547B" w:rsidRDefault="00660B24"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4E6755C8" w14:textId="77777777" w:rsidR="00660B24" w:rsidRPr="00CF547B" w:rsidRDefault="00660B24" w:rsidP="00DA7C84">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6D52B644" w14:textId="77777777" w:rsidR="00660B24" w:rsidRPr="00CF547B" w:rsidRDefault="00660B24" w:rsidP="00DA7C84">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9273C07" w14:textId="77777777" w:rsidR="00660B24" w:rsidRPr="00CF547B" w:rsidRDefault="00660B24" w:rsidP="00DA7C84">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11368C9F" w14:textId="77777777" w:rsidR="00660B24" w:rsidRPr="00CF547B" w:rsidRDefault="00660B24" w:rsidP="00DA7C84">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74BD6C73" w14:textId="77777777" w:rsidR="00660B24" w:rsidRPr="00CF547B" w:rsidRDefault="00660B24" w:rsidP="00DA7C84">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21F67CED" w14:textId="77777777" w:rsidR="00660B24" w:rsidRPr="00CF547B" w:rsidRDefault="00660B24" w:rsidP="00DA7C84">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08236166" w14:textId="77777777" w:rsidR="00660B24" w:rsidRPr="00CF547B" w:rsidRDefault="00660B24" w:rsidP="00DA7C84">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505C3C9A" w14:textId="77777777" w:rsidR="00660B24" w:rsidRPr="00CF547B" w:rsidRDefault="00660B24" w:rsidP="00DA7C84">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7D8DC2C6" w14:textId="77777777" w:rsidR="00660B24" w:rsidRPr="00CF547B" w:rsidRDefault="00660B24" w:rsidP="00DA7C84">
            <w:pPr>
              <w:jc w:val="center"/>
              <w:rPr>
                <w:color w:val="000000"/>
                <w:sz w:val="18"/>
                <w:szCs w:val="18"/>
              </w:rPr>
            </w:pPr>
            <w:r w:rsidRPr="00CF547B">
              <w:rPr>
                <w:color w:val="000000"/>
                <w:sz w:val="18"/>
                <w:szCs w:val="18"/>
              </w:rPr>
              <w:t>0.270</w:t>
            </w:r>
          </w:p>
        </w:tc>
      </w:tr>
      <w:tr w:rsidR="00660B24" w:rsidRPr="00CF547B" w14:paraId="1754C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73D7392" w14:textId="77777777" w:rsidR="00660B24" w:rsidRPr="00CF547B" w:rsidRDefault="00660B24" w:rsidP="00DA7C84">
            <w:pPr>
              <w:jc w:val="center"/>
              <w:rPr>
                <w:color w:val="000000"/>
                <w:sz w:val="18"/>
                <w:szCs w:val="18"/>
              </w:rPr>
            </w:pPr>
            <w:proofErr w:type="spellStart"/>
            <w:r>
              <w:rPr>
                <w:color w:val="000000"/>
                <w:sz w:val="18"/>
                <w:szCs w:val="18"/>
              </w:rPr>
              <w:t>d</w:t>
            </w:r>
            <w:r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B877CDC"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DCF13"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D8DECDB"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8C48F68"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27BE80BE"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25DCB85"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35586A1" w14:textId="77777777" w:rsidR="00660B24" w:rsidRPr="00CF547B" w:rsidRDefault="00660B24"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31ABC1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3AF4E1F" w14:textId="77777777" w:rsidR="00660B24" w:rsidRPr="00CF547B" w:rsidRDefault="00660B24" w:rsidP="00DA7C84">
            <w:pPr>
              <w:jc w:val="center"/>
              <w:rPr>
                <w:color w:val="000000"/>
                <w:sz w:val="18"/>
                <w:szCs w:val="18"/>
              </w:rPr>
            </w:pPr>
            <w:r w:rsidRPr="00CF547B">
              <w:rPr>
                <w:color w:val="000000"/>
                <w:sz w:val="18"/>
                <w:szCs w:val="18"/>
              </w:rPr>
              <w:t> </w:t>
            </w:r>
          </w:p>
        </w:tc>
      </w:tr>
    </w:tbl>
    <w:p w14:paraId="2B6944AA" w14:textId="77777777" w:rsidR="00660B24" w:rsidRPr="00C25F1C" w:rsidRDefault="00660B24" w:rsidP="00660B24">
      <w:pPr>
        <w:spacing w:line="360" w:lineRule="auto"/>
        <w:rPr>
          <w:rFonts w:asciiTheme="minorHAnsi" w:hAnsiTheme="minorHAnsi" w:cstheme="minorHAnsi"/>
        </w:rPr>
        <w:sectPr w:rsidR="00660B24" w:rsidRPr="00C25F1C" w:rsidSect="00284CA5">
          <w:pgSz w:w="15840" w:h="12240" w:orient="landscape"/>
          <w:pgMar w:top="1440" w:right="1440" w:bottom="1440" w:left="1440" w:header="720" w:footer="720" w:gutter="0"/>
          <w:lnNumType w:countBy="1" w:restart="continuous"/>
          <w:cols w:space="720"/>
          <w:docGrid w:linePitch="360"/>
        </w:sectPr>
      </w:pPr>
    </w:p>
    <w:p w14:paraId="6785AF95" w14:textId="7F0F2DF5" w:rsidR="00660B24" w:rsidRPr="00456D59" w:rsidRDefault="00660B24" w:rsidP="00660B24">
      <w:r w:rsidRPr="00456D59">
        <w:rPr>
          <w:b/>
          <w:bCs/>
        </w:rPr>
        <w:lastRenderedPageBreak/>
        <w:t>Table 3</w:t>
      </w:r>
      <w:r w:rsidRPr="00456D59">
        <w:t xml:space="preserve">. Results of linear regressions testing for relationships between fitness traits and transgenerational RDPI (CC-DD) of a) performance traits and b) </w:t>
      </w:r>
      <w:r w:rsidR="00D56FD1">
        <w:t>seed source</w:t>
      </w:r>
      <w:r w:rsidRPr="00456D59">
        <w:t xml:space="preserve"> site spring VPD</w:t>
      </w:r>
      <w:r w:rsidR="003D5FFD">
        <w:t>-</w:t>
      </w:r>
      <w:r w:rsidRPr="00456D59">
        <w:t>CV. Shown are the R</w:t>
      </w:r>
      <w:r w:rsidRPr="00456D59">
        <w:rPr>
          <w:vertAlign w:val="superscript"/>
        </w:rPr>
        <w:t>2</w:t>
      </w:r>
      <w:r w:rsidRPr="00456D59">
        <w:t xml:space="preserve">-values. P values = </w:t>
      </w:r>
      <w:r w:rsidRPr="00AA5CE2">
        <w:rPr>
          <w:i/>
          <w:iCs/>
          <w:vertAlign w:val="superscript"/>
        </w:rPr>
        <w:t>#</w:t>
      </w:r>
      <w:r w:rsidRPr="00AA5CE2">
        <w:rPr>
          <w:i/>
          <w:iCs/>
        </w:rPr>
        <w:t>P</w:t>
      </w:r>
      <w:r w:rsidRPr="00AA5CE2">
        <w:t xml:space="preserve"> &lt; 0.1&lt; 0.1; *P</w:t>
      </w:r>
      <w:r w:rsidRPr="00456D59">
        <w:t xml:space="preserve"> &lt; 0.05; **</w:t>
      </w:r>
      <w:r>
        <w:t>P</w:t>
      </w:r>
      <w:r w:rsidRPr="00456D59">
        <w:t xml:space="preserve"> &lt; 0.01; ***</w:t>
      </w:r>
      <w:r>
        <w:t>P</w:t>
      </w:r>
      <w:r w:rsidRPr="00456D59">
        <w:t xml:space="preserve"> &lt; 0.001. Signiﬁcant terms are shown in bold; terms in italics are marginally signiﬁcant. </w:t>
      </w:r>
    </w:p>
    <w:p w14:paraId="0EADE6BC" w14:textId="77777777" w:rsidR="00660B24" w:rsidRPr="00C25F1C" w:rsidRDefault="00660B24" w:rsidP="00660B24">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660B24" w:rsidRPr="007E02BC" w14:paraId="7946AE4F" w14:textId="77777777" w:rsidTr="00DA7C84">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40797A96" w14:textId="77777777" w:rsidR="00660B24" w:rsidRPr="007E02BC" w:rsidRDefault="00660B24" w:rsidP="00DA7C84">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F60A07D" w14:textId="77777777" w:rsidR="00660B24" w:rsidRPr="007E02BC" w:rsidRDefault="00660B24" w:rsidP="00DA7C84">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08F9A6A4" w14:textId="77777777" w:rsidR="00660B24" w:rsidRPr="007E02BC" w:rsidRDefault="00660B24" w:rsidP="00DA7C84">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6C7AA323" w14:textId="77777777" w:rsidR="00660B24" w:rsidRPr="007E02BC" w:rsidRDefault="00660B24" w:rsidP="00DA7C84">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37D17372" w14:textId="1A81F745" w:rsidR="00660B24" w:rsidRPr="007E02BC" w:rsidRDefault="00660B24" w:rsidP="00DA7C84">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Pr="007E02BC">
              <w:rPr>
                <w:color w:val="000000"/>
                <w:sz w:val="20"/>
                <w:szCs w:val="20"/>
              </w:rPr>
              <w:t>sVPD</w:t>
            </w:r>
            <w:proofErr w:type="spellEnd"/>
            <w:r w:rsidR="003D5FFD">
              <w:rPr>
                <w:color w:val="000000"/>
                <w:sz w:val="20"/>
                <w:szCs w:val="20"/>
              </w:rPr>
              <w:t>-</w:t>
            </w:r>
            <w:r w:rsidRPr="007E02BC">
              <w:rPr>
                <w:color w:val="000000"/>
                <w:sz w:val="20"/>
                <w:szCs w:val="20"/>
              </w:rPr>
              <w:t>CV</w:t>
            </w:r>
          </w:p>
        </w:tc>
      </w:tr>
      <w:tr w:rsidR="00660B24" w:rsidRPr="007E02BC" w14:paraId="7CFD1438"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2799FAFF" w14:textId="77777777" w:rsidR="00660B24" w:rsidRPr="007E02BC" w:rsidRDefault="00660B24" w:rsidP="00DA7C84">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593ECA7F" w14:textId="77777777" w:rsidR="00660B24" w:rsidRPr="007E02BC" w:rsidRDefault="00660B24" w:rsidP="00DA7C84">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58EB5D60" w14:textId="77777777" w:rsidR="00660B24" w:rsidRPr="00F7679D" w:rsidRDefault="00660B24" w:rsidP="00DA7C84">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586A13A6" w14:textId="77777777" w:rsidR="00660B24" w:rsidRPr="00F7679D" w:rsidRDefault="00660B24" w:rsidP="00DA7C84">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7880B718" w14:textId="77777777" w:rsidR="00660B24" w:rsidRPr="00F7679D" w:rsidRDefault="00660B24" w:rsidP="00DA7C84">
            <w:pPr>
              <w:jc w:val="center"/>
              <w:rPr>
                <w:color w:val="000000"/>
                <w:sz w:val="20"/>
                <w:szCs w:val="20"/>
              </w:rPr>
            </w:pPr>
            <w:r w:rsidRPr="00F7679D">
              <w:rPr>
                <w:color w:val="000000"/>
                <w:sz w:val="20"/>
                <w:szCs w:val="20"/>
              </w:rPr>
              <w:t>-0.034</w:t>
            </w:r>
          </w:p>
        </w:tc>
      </w:tr>
      <w:tr w:rsidR="00660B24" w:rsidRPr="007E02BC" w14:paraId="29224D7C"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13FD95F8" w14:textId="77777777" w:rsidR="00660B24" w:rsidRPr="007E02BC" w:rsidRDefault="00660B24" w:rsidP="00DA7C84">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6EF4AF" w14:textId="77777777" w:rsidR="00660B24" w:rsidRPr="007E02BC" w:rsidRDefault="00660B24" w:rsidP="00DA7C84">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75AD89C7" w14:textId="77777777" w:rsidR="00660B24" w:rsidRPr="008663A3" w:rsidRDefault="00660B24" w:rsidP="00DA7C84">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1D8B9DF2" w14:textId="77777777" w:rsidR="00660B24" w:rsidRPr="007E02BC" w:rsidRDefault="00660B24" w:rsidP="00DA7C84">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103700B1" w14:textId="77777777" w:rsidR="00660B24" w:rsidRPr="007E02BC" w:rsidRDefault="00660B24" w:rsidP="00DA7C84">
            <w:pPr>
              <w:jc w:val="center"/>
              <w:rPr>
                <w:b/>
                <w:bCs/>
                <w:color w:val="000000"/>
                <w:sz w:val="20"/>
                <w:szCs w:val="20"/>
              </w:rPr>
            </w:pPr>
            <w:r>
              <w:rPr>
                <w:b/>
                <w:bCs/>
                <w:color w:val="000000"/>
                <w:sz w:val="20"/>
                <w:szCs w:val="20"/>
              </w:rPr>
              <w:t>-0.292***</w:t>
            </w:r>
          </w:p>
        </w:tc>
      </w:tr>
    </w:tbl>
    <w:p w14:paraId="0571A8D8" w14:textId="77777777" w:rsidR="00660B24" w:rsidRDefault="00660B24">
      <w:pPr>
        <w:rPr>
          <w:rFonts w:eastAsiaTheme="majorEastAsia" w:cstheme="majorBidi"/>
          <w:b/>
          <w:smallCaps/>
          <w:szCs w:val="28"/>
        </w:rPr>
      </w:pPr>
      <w:r>
        <w:br w:type="page"/>
      </w:r>
    </w:p>
    <w:p w14:paraId="5CEBF729" w14:textId="7D53730D" w:rsidR="00660B24" w:rsidRDefault="00AB35B1" w:rsidP="00660B24">
      <w:pPr>
        <w:pStyle w:val="Heading2"/>
      </w:pPr>
      <w:r w:rsidRPr="00AB35B1">
        <w:lastRenderedPageBreak/>
        <w:t>FIGURE LEGENDS</w:t>
      </w:r>
    </w:p>
    <w:p w14:paraId="461F69A7" w14:textId="6C9957D3" w:rsidR="00660B24" w:rsidRDefault="00660B24" w:rsidP="00660B24">
      <w:pPr>
        <w:spacing w:line="480" w:lineRule="auto"/>
      </w:pPr>
      <w:r w:rsidRPr="00660B24">
        <w:rPr>
          <w:b/>
          <w:bCs/>
        </w:rPr>
        <w:t>Figure 1.</w:t>
      </w:r>
      <w:r w:rsidRPr="00660B24">
        <w:t xml:space="preserve"> a) Collection locations and b) growing season climate characteristics for each population of </w:t>
      </w:r>
      <w:r w:rsidRPr="00660B24">
        <w:rPr>
          <w:i/>
          <w:iCs/>
        </w:rPr>
        <w:t xml:space="preserve">Plantago patagonica. </w:t>
      </w:r>
      <w:r w:rsidRPr="00660B24">
        <w:t>Spring climate characteristics were averaged across 30 years (1989 – 2019, April – June). SVPD = spring VPD.</w:t>
      </w:r>
    </w:p>
    <w:p w14:paraId="50A77EF6" w14:textId="77777777" w:rsidR="00284CA5" w:rsidRPr="00284CA5" w:rsidRDefault="00284CA5" w:rsidP="00660B24">
      <w:pPr>
        <w:spacing w:line="480" w:lineRule="auto"/>
        <w:rPr>
          <w:b/>
          <w:bCs/>
        </w:rPr>
      </w:pPr>
    </w:p>
    <w:p w14:paraId="2B338EAA" w14:textId="532106C9" w:rsidR="00660B24" w:rsidRPr="00284CA5" w:rsidRDefault="00660B24" w:rsidP="00660B24">
      <w:pPr>
        <w:spacing w:line="480" w:lineRule="auto"/>
        <w:rPr>
          <w:b/>
          <w:bCs/>
        </w:rPr>
      </w:pPr>
      <w:r w:rsidRPr="00660B24">
        <w:rPr>
          <w:b/>
          <w:bCs/>
        </w:rPr>
        <w:t>Figure 2.</w:t>
      </w:r>
      <w:r w:rsidRPr="00660B24">
        <w:t xml:space="preserve"> Schematic of the fully factorial experimental design detailing F1 and F2 generations. We collected seeds from individuals in natural </w:t>
      </w:r>
      <w:r w:rsidRPr="00660B24">
        <w:rPr>
          <w:i/>
          <w:iCs/>
        </w:rPr>
        <w:t xml:space="preserve">Plantago patagonica </w:t>
      </w:r>
      <w:r w:rsidRPr="00660B24">
        <w:t>populations across a climatic gradient in AZ, UT, NM, and CO (Figure 1). In F1, these seeds were reared in a common-garden experiment and exposed to two experimental watering conditions. In F2, seeds from F1 were reared in a greenhouse experimental and again exposed to two experimental watering conditions, resulting four cohort groups: CC, CD, DC, and DD, as outlined in the text.</w:t>
      </w:r>
    </w:p>
    <w:p w14:paraId="03158D63" w14:textId="77777777" w:rsidR="00284CA5" w:rsidRDefault="00284CA5" w:rsidP="00660B24">
      <w:pPr>
        <w:spacing w:line="480" w:lineRule="auto"/>
        <w:rPr>
          <w:b/>
          <w:bCs/>
        </w:rPr>
      </w:pPr>
    </w:p>
    <w:p w14:paraId="0A1AF38D" w14:textId="3D9B1F89" w:rsidR="00660B24" w:rsidRPr="00660B24" w:rsidRDefault="00660B24" w:rsidP="00660B24">
      <w:pPr>
        <w:spacing w:line="480" w:lineRule="auto"/>
      </w:pPr>
      <w:r w:rsidRPr="00660B24">
        <w:rPr>
          <w:b/>
          <w:bCs/>
        </w:rPr>
        <w:t xml:space="preserve">Figure 3. </w:t>
      </w:r>
      <w:r w:rsidRPr="00660B24">
        <w:t xml:space="preserve">Transgenerational plasticity and within generation plasticity across all eleven populations of </w:t>
      </w:r>
      <w:r w:rsidRPr="00660B24">
        <w:rPr>
          <w:i/>
          <w:iCs/>
        </w:rPr>
        <w:t xml:space="preserve">P. patagonica </w:t>
      </w:r>
      <w:r w:rsidRPr="00660B24">
        <w:t xml:space="preserve">for a) root biomass, b) shoot biomass, c) total biomass, d) R:S ratio, e) RGR, f) LDMC, g) number of plants that flowered, h) number of flowering structures per plant, and </w:t>
      </w:r>
      <w:proofErr w:type="spellStart"/>
      <w:r w:rsidRPr="00660B24">
        <w:t>i</w:t>
      </w:r>
      <w:proofErr w:type="spellEnd"/>
      <w:r w:rsidRPr="00660B24">
        <w:t>) seed number. Each line shows the norm of reaction for a trait for offspring of control watering (blue, circle) vs. drought watering (red, triangle) parental plants. Observed means +/- SE for 11 populations, with 4-12 replicates per population and treatment, are represented. Significance levels: ns= not significant, * = P &lt; 0.05; ** = P &lt; 0.01; *** = P &lt; 0.001. OT: offspring treatment, PT: parental treatment. An interaction between OT and PT indicates transgenerational plasticity, while a significant OT represents within generation plasticity. See Table 1 for full results.</w:t>
      </w:r>
    </w:p>
    <w:p w14:paraId="5330E02F" w14:textId="77777777" w:rsidR="00660B24" w:rsidRPr="00660B24" w:rsidRDefault="00660B24" w:rsidP="00660B24">
      <w:pPr>
        <w:spacing w:line="480" w:lineRule="auto"/>
        <w:rPr>
          <w:rFonts w:eastAsia="Aptos"/>
          <w:kern w:val="2"/>
          <w14:ligatures w14:val="standardContextual"/>
        </w:rPr>
      </w:pPr>
    </w:p>
    <w:p w14:paraId="61DDF724" w14:textId="77777777" w:rsidR="00660B24" w:rsidRPr="00660B24" w:rsidRDefault="00660B24" w:rsidP="00660B24">
      <w:pPr>
        <w:spacing w:line="480" w:lineRule="auto"/>
      </w:pPr>
      <w:r w:rsidRPr="00660B24">
        <w:rPr>
          <w:b/>
          <w:bCs/>
        </w:rPr>
        <w:lastRenderedPageBreak/>
        <w:t xml:space="preserve">Figure 4. </w:t>
      </w:r>
      <w:r w:rsidRPr="00660B24">
        <w:t xml:space="preserve">Effects of transgenerational plasticity across all eleven populations of </w:t>
      </w:r>
      <w:r w:rsidRPr="00660B24">
        <w:rPr>
          <w:i/>
          <w:iCs/>
        </w:rPr>
        <w:t>P. patagonica</w:t>
      </w:r>
      <w:r w:rsidRPr="00660B24">
        <w:t xml:space="preserve"> on number of seeds produced. Letters mark significant differences between each treatment cohort (DD = F1 dry / F2 dry, DC = F1 dry / F2 control, CD = F1 control / F2 dry, and CC = F1 control / F2 control). Error bars represent SE.</w:t>
      </w:r>
    </w:p>
    <w:p w14:paraId="4AD3C598" w14:textId="77777777" w:rsidR="00660B24" w:rsidRPr="00660B24" w:rsidRDefault="00660B24" w:rsidP="00660B24">
      <w:pPr>
        <w:spacing w:line="480" w:lineRule="auto"/>
      </w:pPr>
    </w:p>
    <w:p w14:paraId="17ED260A" w14:textId="719938D5" w:rsidR="00660B24" w:rsidRPr="00660B24" w:rsidRDefault="00660B24" w:rsidP="00660B24">
      <w:pPr>
        <w:spacing w:line="480" w:lineRule="auto"/>
      </w:pPr>
      <w:r w:rsidRPr="00660B24">
        <w:rPr>
          <w:b/>
          <w:bCs/>
        </w:rPr>
        <w:t>Figure 5</w:t>
      </w:r>
      <w:r w:rsidRPr="00660B24">
        <w:t>. Effects of spring VPD</w:t>
      </w:r>
      <w:r w:rsidR="003D5FFD">
        <w:t>-</w:t>
      </w:r>
      <w:r w:rsidRPr="00660B24">
        <w:t>CV of seed source origin and plasticity treatment on a) root biomass and b) RGR, traits where the response of the offspring to OT and PT was modulated by seed source spring VPD</w:t>
      </w:r>
      <w:r w:rsidR="003D5FFD">
        <w:t>-</w:t>
      </w:r>
      <w:r w:rsidRPr="00660B24">
        <w:t>CV (OT x PT x sVPD-CV = significant). Grey areas represent SE.</w:t>
      </w:r>
    </w:p>
    <w:p w14:paraId="2894A146" w14:textId="77777777" w:rsidR="00660B24" w:rsidRPr="00660B24" w:rsidRDefault="00660B24" w:rsidP="00660B24">
      <w:pPr>
        <w:spacing w:line="480" w:lineRule="auto"/>
      </w:pPr>
    </w:p>
    <w:p w14:paraId="6B545F3C" w14:textId="70481823" w:rsidR="00660B24" w:rsidRPr="00660B24" w:rsidRDefault="00660B24" w:rsidP="00660B24">
      <w:pPr>
        <w:spacing w:line="480" w:lineRule="auto"/>
        <w:rPr>
          <w:b/>
          <w:bCs/>
        </w:rPr>
      </w:pPr>
      <w:r w:rsidRPr="00660B24">
        <w:rPr>
          <w:b/>
          <w:bCs/>
        </w:rPr>
        <w:t xml:space="preserve">Figure 6. </w:t>
      </w:r>
      <w:r w:rsidRPr="00660B24">
        <w:t>Relationship between RGR plasticity (RDPI of CC-DD) and a) proportion alive, b) proportion flowered, and c) spring VPD</w:t>
      </w:r>
      <w:r w:rsidR="003D5FFD">
        <w:t>-</w:t>
      </w:r>
      <w:r w:rsidRPr="00660B24">
        <w:t xml:space="preserve">CV for eleven populations of </w:t>
      </w:r>
      <w:r w:rsidRPr="00660B24">
        <w:rPr>
          <w:i/>
          <w:iCs/>
        </w:rPr>
        <w:t>P. patagonica</w:t>
      </w:r>
      <w:r w:rsidRPr="00660B24">
        <w:t>. Proportion alive was measured on day 50. Grey areas indicate 95% confidence intervals.</w:t>
      </w:r>
    </w:p>
    <w:p w14:paraId="4975B798" w14:textId="77777777" w:rsidR="00660B24" w:rsidRDefault="00660B24" w:rsidP="00660B24">
      <w:pPr>
        <w:spacing w:line="480" w:lineRule="auto"/>
      </w:pPr>
    </w:p>
    <w:p w14:paraId="3B9BA0DA" w14:textId="77777777" w:rsidR="00660B24" w:rsidRDefault="00660B24" w:rsidP="00660B24">
      <w:pPr>
        <w:spacing w:line="480" w:lineRule="auto"/>
        <w:rPr>
          <w:rFonts w:eastAsia="Aptos"/>
          <w:kern w:val="2"/>
          <w14:ligatures w14:val="standardContextual"/>
        </w:rPr>
      </w:pPr>
      <w:r w:rsidRPr="00660B24">
        <w:rPr>
          <w:b/>
          <w:bCs/>
        </w:rPr>
        <w:t>Table 1</w:t>
      </w:r>
      <w:r w:rsidRPr="00660B24">
        <w:t xml:space="preserve">. Results of mixed models testing the effects of offspring watering treatment (OT), parental watering treatment (PT), and their interactions on traits in </w:t>
      </w:r>
      <w:r w:rsidRPr="00660B24">
        <w:rPr>
          <w:i/>
          <w:iCs/>
        </w:rPr>
        <w:t>Plantago patagonica</w:t>
      </w:r>
      <w:r w:rsidRPr="00660B24">
        <w:t xml:space="preserve">.  P values = 0.05 &lt; </w:t>
      </w:r>
      <w:r w:rsidRPr="00660B24">
        <w:rPr>
          <w:i/>
          <w:iCs/>
          <w:vertAlign w:val="superscript"/>
        </w:rPr>
        <w:t>#</w:t>
      </w:r>
      <w:r w:rsidRPr="00660B24">
        <w:rPr>
          <w:i/>
          <w:iCs/>
        </w:rPr>
        <w:t>P</w:t>
      </w:r>
      <w:r w:rsidRPr="00660B24">
        <w:t xml:space="preserve"> &lt; 0.1; *P &lt; 0.05; **P &lt; 0.01; ***P &lt; 0.001. Signiﬁcant terms are shown in bold; terms in italics are marginally signiﬁcant.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36403FDF" w14:textId="77777777" w:rsidR="00660B24" w:rsidRDefault="00660B24" w:rsidP="00660B24">
      <w:pPr>
        <w:spacing w:line="480" w:lineRule="auto"/>
        <w:rPr>
          <w:rFonts w:eastAsia="Aptos"/>
          <w:kern w:val="2"/>
          <w14:ligatures w14:val="standardContextual"/>
        </w:rPr>
      </w:pPr>
    </w:p>
    <w:p w14:paraId="64F279C5" w14:textId="77777777" w:rsidR="00660B24" w:rsidRPr="00660B24" w:rsidRDefault="00660B24" w:rsidP="00660B24">
      <w:pPr>
        <w:spacing w:line="480" w:lineRule="auto"/>
        <w:rPr>
          <w:rFonts w:eastAsia="Aptos"/>
          <w:kern w:val="2"/>
          <w14:ligatures w14:val="standardContextual"/>
        </w:rPr>
      </w:pPr>
      <w:r w:rsidRPr="00660B24">
        <w:rPr>
          <w:b/>
          <w:bCs/>
        </w:rPr>
        <w:lastRenderedPageBreak/>
        <w:t>Table 2</w:t>
      </w:r>
      <w:r w:rsidRPr="00660B24">
        <w:t xml:space="preserve">. Results of mixed models testing the effects of offspring watering treatment (OT), parental watering treatment (PT), and seed source climate at origin value: the 30-year mean annual spring </w:t>
      </w:r>
      <w:proofErr w:type="spellStart"/>
      <w:r w:rsidRPr="00660B24">
        <w:t>VPDmax</w:t>
      </w:r>
      <w:proofErr w:type="spellEnd"/>
      <w:r w:rsidRPr="00660B24">
        <w:t xml:space="preserve"> (kPa) coefficient of variation for each seed source location, and their interactions. P values = 0.05 &lt; </w:t>
      </w:r>
      <w:r w:rsidRPr="00660B24">
        <w:rPr>
          <w:i/>
          <w:iCs/>
          <w:vertAlign w:val="superscript"/>
        </w:rPr>
        <w:t>#</w:t>
      </w:r>
      <w:r w:rsidRPr="00660B24">
        <w:rPr>
          <w:i/>
          <w:iCs/>
        </w:rPr>
        <w:t>P</w:t>
      </w:r>
      <w:r w:rsidRPr="00660B24">
        <w:t xml:space="preserve"> &lt; 0.1; *P &lt; 0.05; **P &lt; 0.01; ***P &lt; 0.001.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w:t>
      </w:r>
      <w:r w:rsidRPr="00660B24">
        <w:t xml:space="preserve"> </w:t>
      </w:r>
      <w:r w:rsidRPr="00660B24">
        <w:rPr>
          <w:rFonts w:eastAsia="Aptos"/>
          <w:kern w:val="2"/>
          <w14:ligatures w14:val="standardContextual"/>
        </w:rPr>
        <w:t>Zero inflated models were used for number flowered, and number of flowering structures produced per plant. Population was included as a random factor. R2m = marginal R2; R2c = conditional R2.</w:t>
      </w:r>
    </w:p>
    <w:p w14:paraId="45365BC0" w14:textId="77777777" w:rsidR="00660B24" w:rsidRPr="00660B24" w:rsidRDefault="00660B24" w:rsidP="00660B24">
      <w:pPr>
        <w:spacing w:line="480" w:lineRule="auto"/>
        <w:rPr>
          <w:i/>
          <w:iCs/>
        </w:rPr>
      </w:pPr>
      <w:r w:rsidRPr="00660B24">
        <w:rPr>
          <w:i/>
          <w:iCs/>
        </w:rPr>
        <w:t>*The conditional R2 could not be calculated because the random effect variance for (1|pop) was effectively zero, suggesting minimal variation in population-level differences. The random effect was retained in the model due to its conceptual importance.</w:t>
      </w:r>
    </w:p>
    <w:p w14:paraId="41B326B9" w14:textId="77777777" w:rsidR="00660B24" w:rsidRPr="00660B24" w:rsidRDefault="00660B24" w:rsidP="00660B24">
      <w:pPr>
        <w:spacing w:line="480" w:lineRule="auto"/>
        <w:rPr>
          <w:rFonts w:eastAsia="Aptos"/>
          <w:kern w:val="2"/>
          <w14:ligatures w14:val="standardContextual"/>
        </w:rPr>
      </w:pPr>
    </w:p>
    <w:p w14:paraId="690237BD" w14:textId="563CC033" w:rsidR="00660B24" w:rsidRPr="00660B24" w:rsidRDefault="00660B24" w:rsidP="00660B24">
      <w:pPr>
        <w:spacing w:line="480" w:lineRule="auto"/>
      </w:pPr>
      <w:r w:rsidRPr="00660B24">
        <w:rPr>
          <w:b/>
          <w:bCs/>
        </w:rPr>
        <w:t>Table 3</w:t>
      </w:r>
      <w:r w:rsidRPr="00660B24">
        <w:t xml:space="preserve">. Results of linear regressions testing for relationships between fitness traits and transgenerational RDPI (CC-DD) of a) performance traits and b) </w:t>
      </w:r>
      <w:r w:rsidR="00D56FD1">
        <w:t>seed source</w:t>
      </w:r>
      <w:r w:rsidRPr="00660B24">
        <w:t xml:space="preserve"> site spring VPD</w:t>
      </w:r>
      <w:r w:rsidR="003D5FFD">
        <w:t>-</w:t>
      </w:r>
      <w:r w:rsidRPr="00660B24">
        <w:t>CV. Shown are the R</w:t>
      </w:r>
      <w:r w:rsidRPr="00660B24">
        <w:rPr>
          <w:vertAlign w:val="superscript"/>
        </w:rPr>
        <w:t>2</w:t>
      </w:r>
      <w:r w:rsidRPr="00660B24">
        <w:t xml:space="preserve">-values. P values = </w:t>
      </w:r>
      <w:r w:rsidRPr="00660B24">
        <w:rPr>
          <w:i/>
          <w:iCs/>
          <w:vertAlign w:val="superscript"/>
        </w:rPr>
        <w:t>#</w:t>
      </w:r>
      <w:r w:rsidRPr="00660B24">
        <w:rPr>
          <w:i/>
          <w:iCs/>
        </w:rPr>
        <w:t>P</w:t>
      </w:r>
      <w:r w:rsidRPr="00660B24">
        <w:t xml:space="preserve"> &lt; 0.1&lt; 0.1; *P &lt; 0.05; **P &lt; 0.01; ***P &lt; 0.001. Signiﬁcant terms are shown in bold; terms in italics are marginally signiﬁcant. </w:t>
      </w:r>
    </w:p>
    <w:p w14:paraId="2B5DB042" w14:textId="77777777" w:rsidR="00660B24" w:rsidRPr="00660B24" w:rsidRDefault="00660B24" w:rsidP="00660B24"/>
    <w:sectPr w:rsidR="00660B24" w:rsidRPr="00660B24" w:rsidSect="00A76C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343ABA" w14:textId="77777777" w:rsidR="00D33C2B" w:rsidRDefault="00D33C2B" w:rsidP="00B85D86">
      <w:r>
        <w:separator/>
      </w:r>
    </w:p>
  </w:endnote>
  <w:endnote w:type="continuationSeparator" w:id="0">
    <w:p w14:paraId="41FC0B5B" w14:textId="77777777" w:rsidR="00D33C2B" w:rsidRDefault="00D33C2B"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0E9D2" w14:textId="77777777" w:rsidR="00D33C2B" w:rsidRDefault="00D33C2B" w:rsidP="00B85D86">
      <w:r>
        <w:separator/>
      </w:r>
    </w:p>
  </w:footnote>
  <w:footnote w:type="continuationSeparator" w:id="0">
    <w:p w14:paraId="41A3DA02" w14:textId="77777777" w:rsidR="00D33C2B" w:rsidRDefault="00D33C2B"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171C2"/>
    <w:multiLevelType w:val="hybridMultilevel"/>
    <w:tmpl w:val="CF8829C2"/>
    <w:lvl w:ilvl="0" w:tplc="49AE25F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D90892"/>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FD0D9B"/>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1A2C8C"/>
    <w:multiLevelType w:val="hybridMultilevel"/>
    <w:tmpl w:val="03D0A0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6E47DD"/>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14"/>
  </w:num>
  <w:num w:numId="2" w16cid:durableId="162672225">
    <w:abstractNumId w:val="6"/>
  </w:num>
  <w:num w:numId="3" w16cid:durableId="1452551136">
    <w:abstractNumId w:val="4"/>
  </w:num>
  <w:num w:numId="4" w16cid:durableId="1172842247">
    <w:abstractNumId w:val="7"/>
  </w:num>
  <w:num w:numId="5" w16cid:durableId="1524630855">
    <w:abstractNumId w:val="0"/>
  </w:num>
  <w:num w:numId="6" w16cid:durableId="1461071832">
    <w:abstractNumId w:val="2"/>
  </w:num>
  <w:num w:numId="7" w16cid:durableId="884874397">
    <w:abstractNumId w:val="3"/>
  </w:num>
  <w:num w:numId="8" w16cid:durableId="404304188">
    <w:abstractNumId w:val="5"/>
  </w:num>
  <w:num w:numId="9" w16cid:durableId="837621677">
    <w:abstractNumId w:val="8"/>
  </w:num>
  <w:num w:numId="10" w16cid:durableId="2077775965">
    <w:abstractNumId w:val="9"/>
  </w:num>
  <w:num w:numId="11" w16cid:durableId="564072449">
    <w:abstractNumId w:val="1"/>
  </w:num>
  <w:num w:numId="12" w16cid:durableId="1478187103">
    <w:abstractNumId w:val="12"/>
  </w:num>
  <w:num w:numId="13" w16cid:durableId="839975017">
    <w:abstractNumId w:val="13"/>
  </w:num>
  <w:num w:numId="14" w16cid:durableId="194928539">
    <w:abstractNumId w:val="10"/>
  </w:num>
  <w:num w:numId="15" w16cid:durableId="8662871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6FC9"/>
    <w:rsid w:val="000377DB"/>
    <w:rsid w:val="00040B49"/>
    <w:rsid w:val="000412DA"/>
    <w:rsid w:val="0004159E"/>
    <w:rsid w:val="00041A0C"/>
    <w:rsid w:val="00041D6D"/>
    <w:rsid w:val="000428FB"/>
    <w:rsid w:val="000442E7"/>
    <w:rsid w:val="00044317"/>
    <w:rsid w:val="000450C9"/>
    <w:rsid w:val="0004519F"/>
    <w:rsid w:val="000461DB"/>
    <w:rsid w:val="00046A51"/>
    <w:rsid w:val="00050610"/>
    <w:rsid w:val="000506C9"/>
    <w:rsid w:val="00051E39"/>
    <w:rsid w:val="00051FE8"/>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C6ECD"/>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51B"/>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18D1"/>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47E24"/>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4CA5"/>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C9A"/>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4A3"/>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4B2"/>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2A0"/>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5FFD"/>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2EB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346F"/>
    <w:rsid w:val="004A647A"/>
    <w:rsid w:val="004A660F"/>
    <w:rsid w:val="004A7246"/>
    <w:rsid w:val="004A7372"/>
    <w:rsid w:val="004B0F1D"/>
    <w:rsid w:val="004B1037"/>
    <w:rsid w:val="004B283F"/>
    <w:rsid w:val="004B2EAA"/>
    <w:rsid w:val="004B3672"/>
    <w:rsid w:val="004B39CC"/>
    <w:rsid w:val="004B56F2"/>
    <w:rsid w:val="004B67C2"/>
    <w:rsid w:val="004B71BD"/>
    <w:rsid w:val="004B7C90"/>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4004"/>
    <w:rsid w:val="00505D7F"/>
    <w:rsid w:val="00510548"/>
    <w:rsid w:val="00510A06"/>
    <w:rsid w:val="005119A2"/>
    <w:rsid w:val="00513948"/>
    <w:rsid w:val="00514083"/>
    <w:rsid w:val="00514E8E"/>
    <w:rsid w:val="00515218"/>
    <w:rsid w:val="00515B78"/>
    <w:rsid w:val="005163DF"/>
    <w:rsid w:val="00516C7A"/>
    <w:rsid w:val="00516EDB"/>
    <w:rsid w:val="0051750C"/>
    <w:rsid w:val="00517727"/>
    <w:rsid w:val="00517DC5"/>
    <w:rsid w:val="0052280B"/>
    <w:rsid w:val="00523026"/>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5B13"/>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978"/>
    <w:rsid w:val="00615C0A"/>
    <w:rsid w:val="00616E0F"/>
    <w:rsid w:val="00617996"/>
    <w:rsid w:val="00617B95"/>
    <w:rsid w:val="00620C92"/>
    <w:rsid w:val="0062300E"/>
    <w:rsid w:val="006244C9"/>
    <w:rsid w:val="0062451E"/>
    <w:rsid w:val="00624592"/>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0B24"/>
    <w:rsid w:val="00661254"/>
    <w:rsid w:val="00662853"/>
    <w:rsid w:val="0066292F"/>
    <w:rsid w:val="00663FF3"/>
    <w:rsid w:val="00666C40"/>
    <w:rsid w:val="00667192"/>
    <w:rsid w:val="0066774A"/>
    <w:rsid w:val="00667BB5"/>
    <w:rsid w:val="00675648"/>
    <w:rsid w:val="006756F7"/>
    <w:rsid w:val="00675897"/>
    <w:rsid w:val="006803A5"/>
    <w:rsid w:val="00681738"/>
    <w:rsid w:val="00682C5C"/>
    <w:rsid w:val="006852F1"/>
    <w:rsid w:val="00685BA8"/>
    <w:rsid w:val="00685E9A"/>
    <w:rsid w:val="0068657C"/>
    <w:rsid w:val="00686D4C"/>
    <w:rsid w:val="00686E26"/>
    <w:rsid w:val="00690342"/>
    <w:rsid w:val="00690397"/>
    <w:rsid w:val="006916F5"/>
    <w:rsid w:val="00691823"/>
    <w:rsid w:val="00691F5C"/>
    <w:rsid w:val="006922A3"/>
    <w:rsid w:val="006928BE"/>
    <w:rsid w:val="00693BA1"/>
    <w:rsid w:val="006945BF"/>
    <w:rsid w:val="0069482A"/>
    <w:rsid w:val="0069516C"/>
    <w:rsid w:val="00696846"/>
    <w:rsid w:val="006A03AD"/>
    <w:rsid w:val="006A0533"/>
    <w:rsid w:val="006A0D0A"/>
    <w:rsid w:val="006A1675"/>
    <w:rsid w:val="006A34BD"/>
    <w:rsid w:val="006A5597"/>
    <w:rsid w:val="006A5931"/>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B50"/>
    <w:rsid w:val="006C4E6D"/>
    <w:rsid w:val="006C5614"/>
    <w:rsid w:val="006C5F2A"/>
    <w:rsid w:val="006C5FCC"/>
    <w:rsid w:val="006C6631"/>
    <w:rsid w:val="006D1775"/>
    <w:rsid w:val="006D1801"/>
    <w:rsid w:val="006D1E6A"/>
    <w:rsid w:val="006D20A2"/>
    <w:rsid w:val="006D2EFC"/>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5B1"/>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923"/>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B7E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0B7"/>
    <w:rsid w:val="007E7274"/>
    <w:rsid w:val="007E73BA"/>
    <w:rsid w:val="007E7C1F"/>
    <w:rsid w:val="007F03A6"/>
    <w:rsid w:val="007F0537"/>
    <w:rsid w:val="007F13EA"/>
    <w:rsid w:val="007F1AB1"/>
    <w:rsid w:val="007F1D15"/>
    <w:rsid w:val="007F20D8"/>
    <w:rsid w:val="007F20DA"/>
    <w:rsid w:val="007F2DF8"/>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AED"/>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293D"/>
    <w:rsid w:val="008845FC"/>
    <w:rsid w:val="008854D7"/>
    <w:rsid w:val="008868E0"/>
    <w:rsid w:val="00886DB4"/>
    <w:rsid w:val="008873FC"/>
    <w:rsid w:val="00887465"/>
    <w:rsid w:val="00887560"/>
    <w:rsid w:val="008879A3"/>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3977"/>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669AD"/>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38C"/>
    <w:rsid w:val="0098595E"/>
    <w:rsid w:val="009864F6"/>
    <w:rsid w:val="0098695A"/>
    <w:rsid w:val="00986DF2"/>
    <w:rsid w:val="00990942"/>
    <w:rsid w:val="00990A3D"/>
    <w:rsid w:val="00990ECE"/>
    <w:rsid w:val="00991B37"/>
    <w:rsid w:val="00991F29"/>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28E3"/>
    <w:rsid w:val="009A2927"/>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721"/>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457"/>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1C04"/>
    <w:rsid w:val="00A1233D"/>
    <w:rsid w:val="00A128F5"/>
    <w:rsid w:val="00A12BFD"/>
    <w:rsid w:val="00A12DD2"/>
    <w:rsid w:val="00A13890"/>
    <w:rsid w:val="00A13DE8"/>
    <w:rsid w:val="00A14021"/>
    <w:rsid w:val="00A146D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38A4"/>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C40"/>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5CE2"/>
    <w:rsid w:val="00AA61B9"/>
    <w:rsid w:val="00AA73C6"/>
    <w:rsid w:val="00AB00A0"/>
    <w:rsid w:val="00AB2349"/>
    <w:rsid w:val="00AB3320"/>
    <w:rsid w:val="00AB35B1"/>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FE6"/>
    <w:rsid w:val="00AE3A8F"/>
    <w:rsid w:val="00AE5013"/>
    <w:rsid w:val="00AE513A"/>
    <w:rsid w:val="00AE5287"/>
    <w:rsid w:val="00AE5659"/>
    <w:rsid w:val="00AE5F90"/>
    <w:rsid w:val="00AE6051"/>
    <w:rsid w:val="00AE6285"/>
    <w:rsid w:val="00AE72A7"/>
    <w:rsid w:val="00AE79D4"/>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3E9"/>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5FA6"/>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37EC3"/>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3854"/>
    <w:rsid w:val="00B841B7"/>
    <w:rsid w:val="00B84700"/>
    <w:rsid w:val="00B84FBC"/>
    <w:rsid w:val="00B8562B"/>
    <w:rsid w:val="00B85D86"/>
    <w:rsid w:val="00B86E7D"/>
    <w:rsid w:val="00B91FD9"/>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1AF6"/>
    <w:rsid w:val="00BC21D5"/>
    <w:rsid w:val="00BC53D1"/>
    <w:rsid w:val="00BC58AA"/>
    <w:rsid w:val="00BC72FE"/>
    <w:rsid w:val="00BD0004"/>
    <w:rsid w:val="00BD0F75"/>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1B4"/>
    <w:rsid w:val="00C565C8"/>
    <w:rsid w:val="00C57EF5"/>
    <w:rsid w:val="00C629A2"/>
    <w:rsid w:val="00C62FC7"/>
    <w:rsid w:val="00C6495F"/>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3EDA"/>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0880"/>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27DE"/>
    <w:rsid w:val="00D231B3"/>
    <w:rsid w:val="00D23B75"/>
    <w:rsid w:val="00D23F64"/>
    <w:rsid w:val="00D242BB"/>
    <w:rsid w:val="00D24567"/>
    <w:rsid w:val="00D24EC9"/>
    <w:rsid w:val="00D2552C"/>
    <w:rsid w:val="00D27342"/>
    <w:rsid w:val="00D27791"/>
    <w:rsid w:val="00D27BE7"/>
    <w:rsid w:val="00D30A77"/>
    <w:rsid w:val="00D30D2B"/>
    <w:rsid w:val="00D31205"/>
    <w:rsid w:val="00D33C2B"/>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6FD1"/>
    <w:rsid w:val="00D572B2"/>
    <w:rsid w:val="00D57AB1"/>
    <w:rsid w:val="00D57E89"/>
    <w:rsid w:val="00D60947"/>
    <w:rsid w:val="00D61C64"/>
    <w:rsid w:val="00D62429"/>
    <w:rsid w:val="00D63A80"/>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34"/>
    <w:rsid w:val="00D862A6"/>
    <w:rsid w:val="00D86B86"/>
    <w:rsid w:val="00D875CC"/>
    <w:rsid w:val="00D904FF"/>
    <w:rsid w:val="00D9056A"/>
    <w:rsid w:val="00D91657"/>
    <w:rsid w:val="00D94429"/>
    <w:rsid w:val="00D94B5E"/>
    <w:rsid w:val="00D9519D"/>
    <w:rsid w:val="00D95408"/>
    <w:rsid w:val="00D96C5C"/>
    <w:rsid w:val="00D96C61"/>
    <w:rsid w:val="00D96E93"/>
    <w:rsid w:val="00DA02F7"/>
    <w:rsid w:val="00DA0712"/>
    <w:rsid w:val="00DA1BFE"/>
    <w:rsid w:val="00DA1EE3"/>
    <w:rsid w:val="00DA3300"/>
    <w:rsid w:val="00DA377E"/>
    <w:rsid w:val="00DA3917"/>
    <w:rsid w:val="00DA49F1"/>
    <w:rsid w:val="00DA5709"/>
    <w:rsid w:val="00DA69F0"/>
    <w:rsid w:val="00DA798B"/>
    <w:rsid w:val="00DA7C0C"/>
    <w:rsid w:val="00DB01D7"/>
    <w:rsid w:val="00DB03C4"/>
    <w:rsid w:val="00DB396D"/>
    <w:rsid w:val="00DB7A29"/>
    <w:rsid w:val="00DC01D7"/>
    <w:rsid w:val="00DC1F1A"/>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92C"/>
    <w:rsid w:val="00DE0A10"/>
    <w:rsid w:val="00DE0C4A"/>
    <w:rsid w:val="00DE18B3"/>
    <w:rsid w:val="00DE20A2"/>
    <w:rsid w:val="00DE21D9"/>
    <w:rsid w:val="00DE26FA"/>
    <w:rsid w:val="00DE42D2"/>
    <w:rsid w:val="00DE472C"/>
    <w:rsid w:val="00DE62E1"/>
    <w:rsid w:val="00DE67DC"/>
    <w:rsid w:val="00DE74E5"/>
    <w:rsid w:val="00DF1B9A"/>
    <w:rsid w:val="00DF3476"/>
    <w:rsid w:val="00DF3964"/>
    <w:rsid w:val="00DF5A9F"/>
    <w:rsid w:val="00DF61A6"/>
    <w:rsid w:val="00DF6611"/>
    <w:rsid w:val="00DF7960"/>
    <w:rsid w:val="00E0009B"/>
    <w:rsid w:val="00E01A8D"/>
    <w:rsid w:val="00E028F2"/>
    <w:rsid w:val="00E02FC6"/>
    <w:rsid w:val="00E0324B"/>
    <w:rsid w:val="00E039A8"/>
    <w:rsid w:val="00E03EFF"/>
    <w:rsid w:val="00E044EB"/>
    <w:rsid w:val="00E05048"/>
    <w:rsid w:val="00E05CDA"/>
    <w:rsid w:val="00E0653A"/>
    <w:rsid w:val="00E06CB6"/>
    <w:rsid w:val="00E06D66"/>
    <w:rsid w:val="00E0720D"/>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0914"/>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0CC6"/>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60F"/>
    <w:rsid w:val="00EB49D8"/>
    <w:rsid w:val="00EB56DB"/>
    <w:rsid w:val="00EB5860"/>
    <w:rsid w:val="00EB5A76"/>
    <w:rsid w:val="00EB6618"/>
    <w:rsid w:val="00EB6A85"/>
    <w:rsid w:val="00EB7975"/>
    <w:rsid w:val="00EC1413"/>
    <w:rsid w:val="00EC1448"/>
    <w:rsid w:val="00EC1CDC"/>
    <w:rsid w:val="00EC3440"/>
    <w:rsid w:val="00EC4454"/>
    <w:rsid w:val="00EC4B3A"/>
    <w:rsid w:val="00EC4C60"/>
    <w:rsid w:val="00EC59C3"/>
    <w:rsid w:val="00EC5DF8"/>
    <w:rsid w:val="00EC7305"/>
    <w:rsid w:val="00EC7C93"/>
    <w:rsid w:val="00ED1BA9"/>
    <w:rsid w:val="00ED24A4"/>
    <w:rsid w:val="00ED3AFD"/>
    <w:rsid w:val="00ED40F6"/>
    <w:rsid w:val="00ED463A"/>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46C3"/>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0087"/>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0C57"/>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2A2B"/>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0892"/>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FC9"/>
    <w:rPr>
      <w:rFonts w:ascii="Times New Roman" w:eastAsia="Times New Roman" w:hAnsi="Times New Roman" w:cs="Times New Roman"/>
      <w:sz w:val="24"/>
      <w:szCs w:val="24"/>
    </w:rPr>
  </w:style>
  <w:style w:type="paragraph" w:styleId="Heading1">
    <w:name w:val="heading 1"/>
    <w:next w:val="Normal"/>
    <w:link w:val="Heading1Char"/>
    <w:uiPriority w:val="9"/>
    <w:qFormat/>
    <w:rsid w:val="006A0D0A"/>
    <w:pPr>
      <w:spacing w:before="600" w:after="120"/>
      <w:contextualSpacing/>
      <w:outlineLvl w:val="0"/>
    </w:pPr>
    <w:rPr>
      <w:rFonts w:ascii="Times New Roman" w:hAnsi="Times New Roman"/>
      <w:b/>
      <w:smallCaps/>
      <w:spacing w:val="5"/>
      <w:sz w:val="24"/>
      <w:szCs w:val="36"/>
    </w:rPr>
  </w:style>
  <w:style w:type="paragraph" w:styleId="Heading2">
    <w:name w:val="heading 2"/>
    <w:basedOn w:val="Normal"/>
    <w:next w:val="Normal"/>
    <w:link w:val="Heading2Char"/>
    <w:uiPriority w:val="9"/>
    <w:unhideWhenUsed/>
    <w:qFormat/>
    <w:rsid w:val="00AB35B1"/>
    <w:pPr>
      <w:spacing w:before="200" w:line="480" w:lineRule="auto"/>
      <w:outlineLvl w:val="1"/>
    </w:pPr>
    <w:rPr>
      <w:rFonts w:eastAsiaTheme="majorEastAsia" w:cstheme="majorBidi"/>
      <w:b/>
      <w:smallCaps/>
      <w:szCs w:val="28"/>
    </w:rPr>
  </w:style>
  <w:style w:type="paragraph" w:styleId="Heading3">
    <w:name w:val="heading 3"/>
    <w:basedOn w:val="Normal"/>
    <w:next w:val="Normal"/>
    <w:link w:val="Heading3Char"/>
    <w:uiPriority w:val="9"/>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D0A"/>
    <w:rPr>
      <w:rFonts w:ascii="Times New Roman" w:hAnsi="Times New Roman"/>
      <w:b/>
      <w:smallCaps/>
      <w:spacing w:val="5"/>
      <w:sz w:val="24"/>
      <w:szCs w:val="36"/>
    </w:rPr>
  </w:style>
  <w:style w:type="character" w:customStyle="1" w:styleId="Heading2Char">
    <w:name w:val="Heading 2 Char"/>
    <w:basedOn w:val="DefaultParagraphFont"/>
    <w:link w:val="Heading2"/>
    <w:uiPriority w:val="9"/>
    <w:rsid w:val="00AB35B1"/>
    <w:rPr>
      <w:rFonts w:ascii="Times New Roman" w:hAnsi="Times New Roman"/>
      <w:b/>
      <w:smallCaps/>
      <w:sz w:val="24"/>
      <w:szCs w:val="28"/>
    </w:rPr>
  </w:style>
  <w:style w:type="character" w:customStyle="1" w:styleId="Heading3Char">
    <w:name w:val="Heading 3 Char"/>
    <w:basedOn w:val="DefaultParagraphFont"/>
    <w:link w:val="Heading3"/>
    <w:uiPriority w:val="9"/>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 w:type="paragraph" w:customStyle="1" w:styleId="msonormal0">
    <w:name w:val="msonormal"/>
    <w:basedOn w:val="Normal"/>
    <w:rsid w:val="006A0D0A"/>
    <w:pPr>
      <w:spacing w:before="100" w:beforeAutospacing="1" w:after="100" w:afterAutospacing="1"/>
    </w:pPr>
  </w:style>
  <w:style w:type="paragraph" w:customStyle="1" w:styleId="xl65">
    <w:name w:val="xl65"/>
    <w:basedOn w:val="Normal"/>
    <w:rsid w:val="006A0D0A"/>
    <w:pPr>
      <w:spacing w:before="100" w:beforeAutospacing="1" w:after="100" w:afterAutospacing="1"/>
      <w:jc w:val="center"/>
      <w:textAlignment w:val="center"/>
    </w:pPr>
    <w:rPr>
      <w:rFonts w:ascii="Helvetica" w:hAnsi="Helvetica"/>
      <w:sz w:val="20"/>
      <w:szCs w:val="20"/>
    </w:rPr>
  </w:style>
  <w:style w:type="paragraph" w:customStyle="1" w:styleId="xl66">
    <w:name w:val="xl66"/>
    <w:basedOn w:val="Normal"/>
    <w:rsid w:val="006A0D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7">
    <w:name w:val="xl67"/>
    <w:basedOn w:val="Normal"/>
    <w:rsid w:val="006A0D0A"/>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8">
    <w:name w:val="xl68"/>
    <w:basedOn w:val="Normal"/>
    <w:rsid w:val="006A0D0A"/>
    <w:pPr>
      <w:pBdr>
        <w:left w:val="single" w:sz="4" w:space="0" w:color="auto"/>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69">
    <w:name w:val="xl69"/>
    <w:basedOn w:val="Normal"/>
    <w:rsid w:val="006A0D0A"/>
    <w:pPr>
      <w:pBdr>
        <w:top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0">
    <w:name w:val="xl70"/>
    <w:basedOn w:val="Normal"/>
    <w:rsid w:val="006A0D0A"/>
    <w:pPr>
      <w:pBdr>
        <w:top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1">
    <w:name w:val="xl71"/>
    <w:basedOn w:val="Normal"/>
    <w:rsid w:val="006A0D0A"/>
    <w:pPr>
      <w:pBdr>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2">
    <w:name w:val="xl72"/>
    <w:basedOn w:val="Normal"/>
    <w:rsid w:val="006A0D0A"/>
    <w:pPr>
      <w:pBdr>
        <w:bottom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3">
    <w:name w:val="xl73"/>
    <w:basedOn w:val="Normal"/>
    <w:rsid w:val="006A0D0A"/>
    <w:pPr>
      <w:pBdr>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4">
    <w:name w:val="xl74"/>
    <w:basedOn w:val="Normal"/>
    <w:rsid w:val="006A0D0A"/>
    <w:pPr>
      <w:pBdr>
        <w:top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5">
    <w:name w:val="xl75"/>
    <w:basedOn w:val="Normal"/>
    <w:rsid w:val="006A0D0A"/>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6">
    <w:name w:val="xl76"/>
    <w:basedOn w:val="Normal"/>
    <w:rsid w:val="006A0D0A"/>
    <w:pPr>
      <w:pBdr>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7">
    <w:name w:val="xl77"/>
    <w:basedOn w:val="Normal"/>
    <w:rsid w:val="006A0D0A"/>
    <w:pPr>
      <w:pBdr>
        <w:top w:val="single" w:sz="4" w:space="0" w:color="auto"/>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8">
    <w:name w:val="xl78"/>
    <w:basedOn w:val="Normal"/>
    <w:rsid w:val="006A0D0A"/>
    <w:pPr>
      <w:spacing w:before="100" w:beforeAutospacing="1" w:after="100" w:afterAutospacing="1"/>
      <w:jc w:val="center"/>
      <w:textAlignment w:val="center"/>
    </w:pPr>
    <w:rPr>
      <w:rFonts w:ascii="Helvetica" w:hAnsi="Helvetica"/>
      <w:b/>
      <w:bCs/>
      <w:sz w:val="20"/>
      <w:szCs w:val="20"/>
    </w:rPr>
  </w:style>
  <w:style w:type="table" w:customStyle="1" w:styleId="datastyle">
    <w:name w:val="data style"/>
    <w:basedOn w:val="TableNormal"/>
    <w:uiPriority w:val="99"/>
    <w:rsid w:val="006A0D0A"/>
    <w:rPr>
      <w:rFonts w:asciiTheme="minorHAnsi" w:eastAsiaTheme="minorHAnsi" w:hAnsiTheme="minorHAnsi" w:cstheme="minorBidi"/>
      <w:kern w:val="2"/>
      <w:sz w:val="24"/>
      <w:szCs w:val="24"/>
      <w14:ligatures w14:val="standardContextual"/>
    </w:rPr>
    <w:tblPr/>
  </w:style>
  <w:style w:type="table" w:customStyle="1" w:styleId="Style2">
    <w:name w:val="Style2"/>
    <w:basedOn w:val="TableNormal"/>
    <w:uiPriority w:val="99"/>
    <w:rsid w:val="006A0D0A"/>
    <w:rPr>
      <w:rFonts w:ascii="Helvetica" w:eastAsiaTheme="minorHAnsi" w:hAnsi="Helvetica" w:cstheme="minorBidi"/>
      <w:kern w:val="2"/>
      <w:sz w:val="20"/>
      <w:szCs w:val="24"/>
      <w14:ligatures w14:val="standardContextual"/>
    </w:rPr>
    <w:tblPr>
      <w:tblBorders>
        <w:bottom w:val="double" w:sz="4" w:space="0" w:color="auto"/>
      </w:tblBorders>
    </w:tblPr>
  </w:style>
  <w:style w:type="paragraph" w:styleId="BodyText">
    <w:name w:val="Body Text"/>
    <w:basedOn w:val="Normal"/>
    <w:link w:val="BodyTextChar"/>
    <w:uiPriority w:val="99"/>
    <w:semiHidden/>
    <w:unhideWhenUsed/>
    <w:rsid w:val="006A0D0A"/>
    <w:pPr>
      <w:spacing w:after="120"/>
    </w:pPr>
  </w:style>
  <w:style w:type="character" w:customStyle="1" w:styleId="BodyTextChar">
    <w:name w:val="Body Text Char"/>
    <w:basedOn w:val="DefaultParagraphFont"/>
    <w:link w:val="BodyText"/>
    <w:uiPriority w:val="99"/>
    <w:semiHidden/>
    <w:rsid w:val="006A0D0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28682887">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ameztegui/Plasticity" TargetMode="Externa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sv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png"/><Relationship Id="rId14" Type="http://schemas.openxmlformats.org/officeDocument/2006/relationships/footer" Target="footer2.xml"/><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svg"/><Relationship Id="rId48" Type="http://schemas.openxmlformats.org/officeDocument/2006/relationships/image" Target="media/image34.png"/><Relationship Id="rId56" Type="http://schemas.openxmlformats.org/officeDocument/2006/relationships/image" Target="media/image42.svg"/><Relationship Id="rId64" Type="http://schemas.openxmlformats.org/officeDocument/2006/relationships/image" Target="media/image50.svg"/><Relationship Id="rId69" Type="http://schemas.openxmlformats.org/officeDocument/2006/relationships/image" Target="media/image55.png"/><Relationship Id="rId8" Type="http://schemas.openxmlformats.org/officeDocument/2006/relationships/hyperlink" Target="mailto:maddiewallace@arizona.edu" TargetMode="Externa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0.svg"/><Relationship Id="rId62" Type="http://schemas.openxmlformats.org/officeDocument/2006/relationships/image" Target="media/image48.svg"/><Relationship Id="rId7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2.emf"/><Relationship Id="rId31" Type="http://schemas.openxmlformats.org/officeDocument/2006/relationships/image" Target="media/image21.png"/><Relationship Id="rId52" Type="http://schemas.openxmlformats.org/officeDocument/2006/relationships/image" Target="media/image38.sv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6.sv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7</Pages>
  <Words>46597</Words>
  <Characters>265608</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7</cp:revision>
  <cp:lastPrinted>2025-08-04T19:45:00Z</cp:lastPrinted>
  <dcterms:created xsi:type="dcterms:W3CDTF">2025-08-04T19:45:00Z</dcterms:created>
  <dcterms:modified xsi:type="dcterms:W3CDTF">2025-08-0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tulPWf1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